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327729" w14:textId="77777777" w:rsidR="00AD354B" w:rsidRDefault="003B3D82" w:rsidP="00AD354B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3356E240" w:rsidR="00BD5494" w:rsidRPr="00AD354B" w:rsidRDefault="00615EEB" w:rsidP="00AD354B">
      <w:pPr>
        <w:pStyle w:val="Ttulo5"/>
        <w:numPr>
          <w:ilvl w:val="0"/>
          <w:numId w:val="0"/>
        </w:numPr>
        <w:jc w:val="center"/>
        <w:rPr>
          <w:rFonts w:ascii="Times New Roman" w:hAnsi="Times New Roman"/>
          <w:bCs w:val="0"/>
          <w:sz w:val="34"/>
          <w:szCs w:val="34"/>
        </w:rPr>
      </w:pPr>
      <w: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/>
        </w:rPr>
        <w:t>Se anexa la témplate del PGCS. Adem</w:t>
      </w:r>
      <w:r>
        <w:rPr>
          <w:lang w:val="es-EC"/>
        </w:rPr>
        <w:t xml:space="preserve">ás, deben utilizar y registra los cambios de los dos ECS seleccionados en el </w:t>
      </w:r>
      <w:proofErr w:type="spellStart"/>
      <w:r>
        <w:rPr>
          <w:lang w:val="es-EC"/>
        </w:rPr>
        <w:t>GytLab</w:t>
      </w:r>
      <w:proofErr w:type="spellEnd"/>
      <w:r>
        <w:rPr>
          <w:lang w:val="es-EC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73909B5F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CHACHA MAYANCELA MILTON </w:t>
            </w:r>
            <w:proofErr w:type="gramStart"/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XAVIER </w:t>
            </w:r>
            <w:r>
              <w:rPr>
                <w:rFonts w:ascii="Helvetica" w:hAnsi="Helvetica" w:cs="Helvetica"/>
                <w:sz w:val="16"/>
                <w:szCs w:val="16"/>
              </w:rPr>
              <w:t>,</w:t>
            </w:r>
            <w:proofErr w:type="gramEnd"/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metodología estructurada sistema escolástico</w:t>
            </w:r>
          </w:p>
        </w:tc>
      </w:tr>
      <w:tr w:rsidR="007C3F50" w:rsidRPr="00BD5494" w14:paraId="2359D24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301D3" w14:textId="49624866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CHUNGA BAYAS CHRISTIAN </w:t>
            </w:r>
            <w:proofErr w:type="gramStart"/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MANUEL 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</w:t>
            </w:r>
            <w:proofErr w:type="gramEnd"/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orientada a objetos, sistema cajero automático </w:t>
            </w:r>
          </w:p>
        </w:tc>
      </w:tr>
      <w:tr w:rsidR="007C3F50" w:rsidRPr="0000242C" w14:paraId="23296982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47A02" w14:textId="07927B30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DAVALOS JACOME MAURICIO ANDRES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ágil, sistema de venta online</w:t>
            </w:r>
          </w:p>
        </w:tc>
      </w:tr>
      <w:tr w:rsidR="007C3F50" w:rsidRPr="0000242C" w14:paraId="434D1FB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15E59" w14:textId="7A3E4DD9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ESPINOZA ANDRADE JAIRO HERNAN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sistemas de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amazon</w:t>
            </w:r>
            <w:proofErr w:type="spellEnd"/>
          </w:p>
        </w:tc>
      </w:tr>
      <w:tr w:rsidR="007C3F50" w:rsidRPr="0000242C" w14:paraId="4308FAE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5E5AE" w14:textId="271BAB87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GUANOLUISA PLASENCIA ANDRES RICARD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ebay</w:t>
            </w:r>
            <w:proofErr w:type="spellEnd"/>
          </w:p>
        </w:tc>
      </w:tr>
      <w:tr w:rsidR="007C3F50" w:rsidRPr="0000242C" w14:paraId="58DFCAD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E870D" w14:textId="671599CC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HERRERA CALVOPIÑA JHOANNA </w:t>
            </w:r>
            <w:proofErr w:type="gramStart"/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GABRIELA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</w:t>
            </w:r>
            <w:proofErr w:type="gram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metodología estructurada, sistema de inventarios</w:t>
            </w:r>
          </w:p>
        </w:tc>
      </w:tr>
      <w:tr w:rsidR="007C3F50" w:rsidRPr="0000242C" w14:paraId="4967CB8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4D6F9" w14:textId="246C219E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LEON ROSERO DAREX GUSTAV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orientada a objetos, sistema de correo electrónico</w:t>
            </w:r>
          </w:p>
        </w:tc>
      </w:tr>
      <w:tr w:rsidR="007C3F50" w:rsidRPr="0000242C" w14:paraId="11FF368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AEF2" w14:textId="149214D4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MACIAS PINCAY MARCO ANTON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gestor de proyectos</w:t>
            </w:r>
          </w:p>
        </w:tc>
      </w:tr>
      <w:tr w:rsidR="007C3F50" w:rsidRPr="0000242C" w14:paraId="3ADC7B0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BD73A" w14:textId="6A779E76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PACHECO ERIQUE SANTIAGO ISRA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de comunicación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on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line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  <w:tr w:rsidR="007C3F50" w14:paraId="2F7749D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A24D2C" w14:textId="1DBCFDA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AMANIEGO VILLACRES JAIRO DANI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maquina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de expender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cafe</w:t>
            </w:r>
            <w:proofErr w:type="spellEnd"/>
          </w:p>
        </w:tc>
      </w:tr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  <w:tr w:rsidR="007C3F50" w14:paraId="143B3F9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B65081" w14:textId="4F26879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IMBAÑA ANRANGO EDISON RICHARD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bancario.</w:t>
            </w:r>
          </w:p>
        </w:tc>
      </w:tr>
      <w:tr w:rsidR="007C3F50" w:rsidRPr="00AD6A04" w14:paraId="2CEFB7A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03CF83" w14:textId="5C3FFAFD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VINUEZA ANDRANGO JEFFERSON PATRIC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de historias clínicas</w:t>
            </w:r>
          </w:p>
          <w:p w14:paraId="37983911" w14:textId="050B652A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</w:p>
          <w:p w14:paraId="65D20535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51EBFC2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7AF58D5" w14:textId="77777777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4428A468" w14:textId="22A7BE2F" w:rsidR="007C29CE" w:rsidRDefault="007C29CE" w:rsidP="003D4CA1">
      <w:pPr>
        <w:rPr>
          <w:lang w:val="es-EC" w:bidi="en-US"/>
        </w:rPr>
      </w:pPr>
      <w:r>
        <w:rPr>
          <w:lang w:bidi="en-US"/>
        </w:rPr>
        <w:t xml:space="preserve">Se requiere de un </w:t>
      </w:r>
      <w:proofErr w:type="spellStart"/>
      <w:r>
        <w:rPr>
          <w:lang w:bidi="en-US"/>
        </w:rPr>
        <w:t>cat</w:t>
      </w:r>
      <w:r>
        <w:rPr>
          <w:lang w:val="es-EC" w:bidi="en-US"/>
        </w:rPr>
        <w:t>álogo</w:t>
      </w:r>
      <w:proofErr w:type="spellEnd"/>
      <w:r>
        <w:rPr>
          <w:lang w:val="es-EC" w:bidi="en-US"/>
        </w:rPr>
        <w:t xml:space="preserve"> de productos principal</w:t>
      </w:r>
      <w:r w:rsidR="00AE4842">
        <w:rPr>
          <w:lang w:val="es-EC" w:bidi="en-US"/>
        </w:rPr>
        <w:t>es</w:t>
      </w:r>
      <w:r>
        <w:rPr>
          <w:lang w:val="es-EC" w:bidi="en-US"/>
        </w:rPr>
        <w:t xml:space="preserve"> en donde los usuarios puedan apreciar la variedad que existe en sus distintas categorías. </w:t>
      </w:r>
    </w:p>
    <w:p w14:paraId="1837DC74" w14:textId="20A135B9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a vista de SIGNUP y LOGIN para que los usuarios puedan crear sus perfiles personalizados.</w:t>
      </w:r>
    </w:p>
    <w:p w14:paraId="6396C68F" w14:textId="3F6F8D68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 módulo que guarde los productos favoritos del usuario, y sus productos deseados.</w:t>
      </w:r>
    </w:p>
    <w:p w14:paraId="35909F7B" w14:textId="4A0CA62C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 botón de compra que permita añadir productos al carrito de cada usuario.</w:t>
      </w:r>
    </w:p>
    <w:p w14:paraId="624FC9DD" w14:textId="6F2DC820" w:rsidR="00AE4842" w:rsidRPr="0017752F" w:rsidRDefault="00AE4842" w:rsidP="003D4CA1">
      <w:pPr>
        <w:rPr>
          <w:lang w:val="en-US" w:bidi="en-US"/>
        </w:rPr>
      </w:pPr>
      <w:r>
        <w:rPr>
          <w:lang w:val="es-EC" w:bidi="en-US"/>
        </w:rPr>
        <w:t xml:space="preserve">Se requiere de un módulo que permita la compra de productos a distinta modalidad, como tarjeta de débito, tarjeta de crédito, </w:t>
      </w:r>
      <w:proofErr w:type="spellStart"/>
      <w:r>
        <w:rPr>
          <w:lang w:val="es-EC" w:bidi="en-US"/>
        </w:rPr>
        <w:t>Paypal</w:t>
      </w:r>
      <w:proofErr w:type="spellEnd"/>
      <w:r>
        <w:rPr>
          <w:lang w:val="es-EC" w:bidi="en-US"/>
        </w:rPr>
        <w:t xml:space="preserve"> u otros.</w:t>
      </w:r>
    </w:p>
    <w:p w14:paraId="3D4DE9F7" w14:textId="77777777" w:rsidR="0047493C" w:rsidRPr="0047493C" w:rsidRDefault="0047493C" w:rsidP="003D4CA1">
      <w:pPr>
        <w:rPr>
          <w:lang w:val="es-EC" w:bidi="en-US"/>
        </w:rPr>
      </w:pP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79700803" w14:textId="28547B3B" w:rsidR="00657DD0" w:rsidRDefault="00657DD0" w:rsidP="003D4CA1">
      <w:pPr>
        <w:rPr>
          <w:iCs/>
          <w:lang w:val="es-EC" w:bidi="en-US"/>
        </w:rPr>
      </w:pPr>
      <w:r>
        <w:rPr>
          <w:iCs/>
          <w:lang w:val="es-ES" w:bidi="en-US"/>
        </w:rPr>
        <w:t>El pro</w:t>
      </w:r>
      <w:r>
        <w:rPr>
          <w:iCs/>
          <w:lang w:val="es-EC" w:bidi="en-US"/>
        </w:rPr>
        <w:t>pósito de este documento es definir con exactitud los requerimientos del sistema, así como la metodología que será utilizada a lo largo del desarrollo del mismo.</w:t>
      </w:r>
    </w:p>
    <w:p w14:paraId="416705C0" w14:textId="7D025A2A" w:rsidR="00657DD0" w:rsidRDefault="00657DD0" w:rsidP="003D4CA1">
      <w:pPr>
        <w:rPr>
          <w:iCs/>
          <w:lang w:val="es-EC" w:bidi="en-US"/>
        </w:rPr>
      </w:pPr>
      <w:r>
        <w:rPr>
          <w:iCs/>
          <w:lang w:val="es-EC" w:bidi="en-US"/>
        </w:rPr>
        <w:t xml:space="preserve">Se garantizará la integridad y la trazabilidad del sistema, con el fin de evitar el caos se usará la Software </w:t>
      </w:r>
      <w:proofErr w:type="spellStart"/>
      <w:r>
        <w:rPr>
          <w:iCs/>
          <w:lang w:val="es-EC" w:bidi="en-US"/>
        </w:rPr>
        <w:t>Configuration</w:t>
      </w:r>
      <w:proofErr w:type="spellEnd"/>
      <w:r>
        <w:rPr>
          <w:iCs/>
          <w:lang w:val="es-EC" w:bidi="en-US"/>
        </w:rPr>
        <w:t xml:space="preserve"> Manager para controlar la evolución del sistema software.</w:t>
      </w:r>
    </w:p>
    <w:p w14:paraId="0E66B503" w14:textId="7F644FB8" w:rsidR="00657DD0" w:rsidRDefault="00657DD0" w:rsidP="003D4CA1">
      <w:pPr>
        <w:rPr>
          <w:iCs/>
          <w:lang w:val="es-EC" w:bidi="en-US"/>
        </w:rPr>
      </w:pPr>
      <w:r>
        <w:rPr>
          <w:iCs/>
          <w:lang w:val="es-EC" w:bidi="en-US"/>
        </w:rPr>
        <w:t>Se utilizará la metodología ágil SCRUM, con el fin de un desarrollo rápido con iteraciones y progreso incremental.</w:t>
      </w:r>
    </w:p>
    <w:p w14:paraId="057A1B05" w14:textId="382C6AF6" w:rsidR="00657DD0" w:rsidRDefault="00657DD0" w:rsidP="00657DD0">
      <w:pPr>
        <w:rPr>
          <w:iCs/>
          <w:lang w:val="es-EC" w:bidi="en-US"/>
        </w:rPr>
      </w:pPr>
      <w:r>
        <w:rPr>
          <w:iCs/>
          <w:lang w:val="es-EC" w:bidi="en-US"/>
        </w:rPr>
        <w:t xml:space="preserve">Este documento está dirigido para todo el Scrum </w:t>
      </w:r>
      <w:proofErr w:type="spellStart"/>
      <w:r>
        <w:rPr>
          <w:iCs/>
          <w:lang w:val="es-EC" w:bidi="en-US"/>
        </w:rPr>
        <w:t>Team</w:t>
      </w:r>
      <w:proofErr w:type="spellEnd"/>
      <w:r>
        <w:rPr>
          <w:iCs/>
          <w:lang w:val="es-EC" w:bidi="en-US"/>
        </w:rPr>
        <w:t xml:space="preserve"> a manera de guía de desarrollo y de documento de soporte.</w:t>
      </w:r>
    </w:p>
    <w:p w14:paraId="076A96F2" w14:textId="1B1023C8" w:rsidR="00657DD0" w:rsidRDefault="00657DD0" w:rsidP="003D4CA1">
      <w:pPr>
        <w:rPr>
          <w:iCs/>
          <w:lang w:val="es-EC" w:bidi="en-US"/>
        </w:rPr>
      </w:pPr>
    </w:p>
    <w:p w14:paraId="55395CE9" w14:textId="1106BA70" w:rsidR="00657DD0" w:rsidRDefault="00657DD0" w:rsidP="003D4CA1">
      <w:pPr>
        <w:rPr>
          <w:iCs/>
          <w:lang w:val="es-EC" w:bidi="en-US"/>
        </w:rPr>
      </w:pPr>
    </w:p>
    <w:p w14:paraId="4A2B17E7" w14:textId="7240E21D" w:rsidR="00657DD0" w:rsidRDefault="00657DD0" w:rsidP="003D4CA1">
      <w:pPr>
        <w:rPr>
          <w:iCs/>
          <w:lang w:val="es-EC" w:bidi="en-US"/>
        </w:rPr>
      </w:pPr>
    </w:p>
    <w:p w14:paraId="3E2F73A3" w14:textId="77777777" w:rsidR="00657DD0" w:rsidRDefault="00657DD0" w:rsidP="003D4CA1">
      <w:pPr>
        <w:rPr>
          <w:iCs/>
          <w:lang w:val="es-EC" w:bidi="en-US"/>
        </w:rPr>
      </w:pPr>
    </w:p>
    <w:p w14:paraId="67F287B8" w14:textId="1DB32796" w:rsidR="00657DD0" w:rsidRPr="00657DD0" w:rsidRDefault="00657DD0" w:rsidP="003D4CA1">
      <w:pPr>
        <w:rPr>
          <w:iCs/>
          <w:lang w:val="es-EC" w:bidi="en-US"/>
        </w:rPr>
      </w:pP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lastRenderedPageBreak/>
        <w:t>Definiciones</w:t>
      </w:r>
      <w:bookmarkEnd w:id="31"/>
      <w:bookmarkEnd w:id="32"/>
      <w:bookmarkEnd w:id="33"/>
      <w:proofErr w:type="spellEnd"/>
    </w:p>
    <w:p w14:paraId="186DB38C" w14:textId="77777777" w:rsidR="005F3D30" w:rsidRPr="005309CF" w:rsidRDefault="005F3D30" w:rsidP="005F3D30">
      <w:pPr>
        <w:ind w:firstLine="0"/>
      </w:pPr>
    </w:p>
    <w:p w14:paraId="6E6685CB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SOFTWARE CONFIGURATION MANAGER</w:t>
      </w:r>
    </w:p>
    <w:p w14:paraId="39D8CEDB" w14:textId="6E27A978" w:rsidR="004F2D2F" w:rsidRPr="005309CF" w:rsidRDefault="005F3D30" w:rsidP="005F3D30">
      <w:pPr>
        <w:pStyle w:val="Prrafodelista"/>
        <w:ind w:left="1080" w:firstLine="0"/>
      </w:pPr>
      <w:r>
        <w:t>Disciplina q permite controlar la evolución o la traza.</w:t>
      </w:r>
    </w:p>
    <w:p w14:paraId="18B5E247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TRAZA</w:t>
      </w:r>
    </w:p>
    <w:p w14:paraId="6EE67D6A" w14:textId="49751DD0" w:rsidR="004F2D2F" w:rsidRPr="005309CF" w:rsidRDefault="005F3D30" w:rsidP="005F3D30">
      <w:pPr>
        <w:pStyle w:val="Prrafodelista"/>
        <w:ind w:left="1080" w:firstLine="0"/>
      </w:pPr>
      <w:r>
        <w:t>Historial de versiones</w:t>
      </w:r>
      <w:r w:rsidRPr="005309CF">
        <w:t xml:space="preserve"> </w:t>
      </w:r>
      <w:r w:rsidR="004F2D2F" w:rsidRPr="005309CF">
        <w:t xml:space="preserve">Elemento de </w:t>
      </w:r>
      <w:r w:rsidRPr="005309CF">
        <w:t>Configuración Software</w:t>
      </w:r>
    </w:p>
    <w:p w14:paraId="57B04E11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HITO O LINEA BASE</w:t>
      </w:r>
    </w:p>
    <w:p w14:paraId="037AA814" w14:textId="21AFBFEA" w:rsidR="005F3D30" w:rsidRDefault="005F3D30" w:rsidP="005F3D30">
      <w:pPr>
        <w:pStyle w:val="Prrafodelista"/>
        <w:ind w:left="1080" w:firstLine="0"/>
      </w:pPr>
      <w:r>
        <w:t>Punto de control donde yo formalizo un documento</w:t>
      </w:r>
    </w:p>
    <w:p w14:paraId="60B05603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VERSION</w:t>
      </w:r>
    </w:p>
    <w:p w14:paraId="3775CB81" w14:textId="67E0A680" w:rsidR="005F3D30" w:rsidRDefault="005F3D30" w:rsidP="005F3D30">
      <w:pPr>
        <w:pStyle w:val="Prrafodelista"/>
        <w:ind w:left="1080" w:firstLine="0"/>
      </w:pPr>
      <w:r>
        <w:t>Estado de un producto software que ha sido revisado</w:t>
      </w:r>
    </w:p>
    <w:p w14:paraId="592F98E7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RELEASE</w:t>
      </w:r>
    </w:p>
    <w:p w14:paraId="46159271" w14:textId="18049E86" w:rsidR="004F2D2F" w:rsidRPr="005309CF" w:rsidRDefault="005F3D30" w:rsidP="005F3D30">
      <w:pPr>
        <w:pStyle w:val="Prrafodelista"/>
        <w:ind w:left="1080" w:firstLine="0"/>
      </w:pPr>
      <w:r>
        <w:t>Es el entregable</w:t>
      </w:r>
    </w:p>
    <w:p w14:paraId="53FF3BDE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RELACION</w:t>
      </w:r>
    </w:p>
    <w:p w14:paraId="42AC6387" w14:textId="01A8A59E" w:rsidR="004F2D2F" w:rsidRPr="005309CF" w:rsidRDefault="005F3D30" w:rsidP="005F3D30">
      <w:pPr>
        <w:pStyle w:val="Prrafodelista"/>
        <w:ind w:left="1080" w:firstLine="0"/>
      </w:pPr>
      <w:r>
        <w:t xml:space="preserve">Es una </w:t>
      </w:r>
      <w:proofErr w:type="spellStart"/>
      <w:r>
        <w:t>conexion</w:t>
      </w:r>
      <w:proofErr w:type="spellEnd"/>
      <w:r>
        <w:t xml:space="preserve">, </w:t>
      </w:r>
      <w:proofErr w:type="spellStart"/>
      <w:r>
        <w:t>asociacion</w:t>
      </w:r>
      <w:proofErr w:type="spellEnd"/>
      <w:r>
        <w:t xml:space="preserve"> entre productos o elementos de </w:t>
      </w:r>
      <w:proofErr w:type="spellStart"/>
      <w:r>
        <w:t>configuracion</w:t>
      </w:r>
      <w:proofErr w:type="spellEnd"/>
      <w:r>
        <w:t xml:space="preserve"> de </w:t>
      </w:r>
      <w:proofErr w:type="spellStart"/>
      <w:r>
        <w:t>software</w:t>
      </w:r>
      <w:r w:rsidR="004F2D2F" w:rsidRPr="005309CF">
        <w:t>Release</w:t>
      </w:r>
      <w:proofErr w:type="spellEnd"/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S" w:eastAsia="es-ES"/>
        </w:rPr>
        <w:lastRenderedPageBreak/>
        <w:drawing>
          <wp:inline distT="0" distB="0" distL="0" distR="0" wp14:anchorId="161C0F77" wp14:editId="18375430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5A2103F1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spinosa Edison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4F2D2F">
              <w:rPr>
                <w:bCs/>
                <w:lang w:bidi="en-US"/>
              </w:rPr>
              <w:t>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</w:t>
            </w:r>
            <w:proofErr w:type="gramStart"/>
            <w:r w:rsidRPr="005309CF">
              <w:rPr>
                <w:lang w:bidi="en-US"/>
              </w:rPr>
              <w:t>Jefe</w:t>
            </w:r>
            <w:proofErr w:type="gramEnd"/>
            <w:r w:rsidRPr="005309CF">
              <w:rPr>
                <w:lang w:bidi="en-US"/>
              </w:rPr>
              <w:t xml:space="preserve">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57C6EBB5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Dávalos Mauricio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703B40B7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spinoza Hernán</w:t>
            </w:r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del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r w:rsidR="004F2D2F">
        <w:rPr>
          <w:lang w:val="es-ES" w:bidi="en-US"/>
        </w:rPr>
        <w:t>del proceso de desarrollo del software para lo cua</w:t>
      </w:r>
      <w:r w:rsidR="00391000">
        <w:rPr>
          <w:lang w:val="es-ES" w:bidi="en-US"/>
        </w:rPr>
        <w:t xml:space="preserve">l </w:t>
      </w:r>
      <w:proofErr w:type="gramStart"/>
      <w:r w:rsidR="004F2D2F">
        <w:rPr>
          <w:lang w:val="es-ES" w:bidi="en-US"/>
        </w:rPr>
        <w:t>se  utiliza</w:t>
      </w:r>
      <w:proofErr w:type="gramEnd"/>
      <w:r w:rsidR="004F2D2F">
        <w:rPr>
          <w:lang w:val="es-ES" w:bidi="en-US"/>
        </w:rPr>
        <w:t xml:space="preserve">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48C5D5F3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proofErr w:type="gramStart"/>
      <w:r w:rsidRPr="005309CF">
        <w:rPr>
          <w:lang w:val="es-ES" w:bidi="en-US"/>
        </w:rPr>
        <w:tab/>
        <w:t>:_</w:t>
      </w:r>
      <w:proofErr w:type="spellStart"/>
      <w:proofErr w:type="gramEnd"/>
      <w:r w:rsidR="00C74985">
        <w:rPr>
          <w:lang w:val="es-ES" w:bidi="en-US"/>
        </w:rPr>
        <w:t>VentaSoft</w:t>
      </w:r>
      <w:proofErr w:type="spellEnd"/>
    </w:p>
    <w:p w14:paraId="20E7C530" w14:textId="748D7FBB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27 de enero del 2020</w:t>
      </w:r>
      <w:r w:rsidRPr="005309CF">
        <w:rPr>
          <w:lang w:val="es-ES" w:bidi="en-US"/>
        </w:rPr>
        <w:t xml:space="preserve">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</w:t>
      </w:r>
      <w:proofErr w:type="gramStart"/>
      <w:r w:rsidRPr="005309CF">
        <w:rPr>
          <w:lang w:val="es-ES" w:bidi="en-US"/>
        </w:rPr>
        <w:t>No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600F5C8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F001</w:t>
            </w:r>
          </w:p>
        </w:tc>
        <w:tc>
          <w:tcPr>
            <w:tcW w:w="694" w:type="pct"/>
          </w:tcPr>
          <w:p w14:paraId="781A0350" w14:textId="27CAD1D9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rtida</w:t>
            </w:r>
          </w:p>
        </w:tc>
        <w:tc>
          <w:tcPr>
            <w:tcW w:w="2407" w:type="pct"/>
          </w:tcPr>
          <w:p w14:paraId="18FE067B" w14:textId="5BF236A4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 de PGCS</w:t>
            </w:r>
          </w:p>
        </w:tc>
        <w:tc>
          <w:tcPr>
            <w:tcW w:w="1408" w:type="pct"/>
          </w:tcPr>
          <w:p w14:paraId="644B5E3E" w14:textId="75C47A48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7 de enero del 2020</w:t>
            </w:r>
            <w:r w:rsidRPr="005309CF">
              <w:rPr>
                <w:lang w:val="es-ES" w:bidi="en-US"/>
              </w:rPr>
              <w:t xml:space="preserve">                          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permiten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5A3518C0" w:rsidR="003D4CA1" w:rsidRPr="005309CF" w:rsidRDefault="00C74985" w:rsidP="003D4CA1">
      <w:pPr>
        <w:spacing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2176757D" w14:textId="51601C74" w:rsidR="003D4CA1" w:rsidRPr="005309CF" w:rsidRDefault="00C74985" w:rsidP="003D4CA1">
      <w:pPr>
        <w:spacing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885FE6C" w14:textId="4284A98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</w:t>
      </w:r>
      <w:proofErr w:type="spellStart"/>
      <w:r w:rsidR="00C74985">
        <w:rPr>
          <w:lang w:val="es-ES" w:bidi="en-US"/>
        </w:rPr>
        <w:t>VentaSoft</w:t>
      </w:r>
      <w:proofErr w:type="spellEnd"/>
    </w:p>
    <w:p w14:paraId="277E500D" w14:textId="69F88B1A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Partida</w:t>
      </w:r>
    </w:p>
    <w:p w14:paraId="33D1BBE5" w14:textId="302D932D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F001</w:t>
      </w:r>
    </w:p>
    <w:p w14:paraId="10220A60" w14:textId="6B6F89BE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</w:t>
      </w:r>
      <w:proofErr w:type="gramStart"/>
      <w:r w:rsidR="007161DF">
        <w:rPr>
          <w:lang w:val="es-ES" w:bidi="en-US"/>
        </w:rPr>
        <w:t xml:space="preserve">  </w:t>
      </w:r>
      <w:r w:rsidRPr="005309CF">
        <w:rPr>
          <w:lang w:val="es-ES" w:bidi="en-US"/>
        </w:rPr>
        <w:t>:</w:t>
      </w:r>
      <w:proofErr w:type="gramEnd"/>
      <w:r w:rsidR="00C74985">
        <w:rPr>
          <w:lang w:val="es-ES" w:bidi="en-US"/>
        </w:rPr>
        <w:t xml:space="preserve"> Equipo Dinamita</w:t>
      </w:r>
    </w:p>
    <w:p w14:paraId="04F4B19C" w14:textId="500427B5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 w:rsidRPr="00C74985">
        <w:rPr>
          <w:lang w:val="es-ES" w:bidi="en-US"/>
        </w:rPr>
        <w:t xml:space="preserve"> </w:t>
      </w:r>
      <w:r w:rsidR="00C74985">
        <w:rPr>
          <w:lang w:val="es-ES" w:bidi="en-US"/>
        </w:rPr>
        <w:t>2</w:t>
      </w:r>
      <w:r w:rsidR="00C74985">
        <w:rPr>
          <w:lang w:val="es-ES" w:bidi="en-US"/>
        </w:rPr>
        <w:t>8</w:t>
      </w:r>
      <w:r w:rsidR="00C74985">
        <w:rPr>
          <w:lang w:val="es-ES" w:bidi="en-US"/>
        </w:rPr>
        <w:t xml:space="preserve"> de enero del 2020</w:t>
      </w:r>
      <w:r w:rsidR="00C74985" w:rsidRPr="005309CF">
        <w:rPr>
          <w:lang w:val="es-ES" w:bidi="en-US"/>
        </w:rPr>
        <w:t xml:space="preserve">                          </w:t>
      </w:r>
      <w:r w:rsidRPr="005309CF">
        <w:rPr>
          <w:lang w:val="es-ES" w:bidi="en-US"/>
        </w:rPr>
        <w:t xml:space="preserve">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C74985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4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C74985">
        <w:trPr>
          <w:jc w:val="center"/>
        </w:trPr>
        <w:tc>
          <w:tcPr>
            <w:tcW w:w="674" w:type="pct"/>
            <w:vMerge w:val="restart"/>
          </w:tcPr>
          <w:p w14:paraId="5DEE5DBD" w14:textId="4A741D40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3FCCF8BF" w:rsidR="003D4CA1" w:rsidRPr="005309CF" w:rsidRDefault="00C74985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VentaSoft</w:t>
            </w:r>
            <w:proofErr w:type="spellEnd"/>
          </w:p>
        </w:tc>
        <w:tc>
          <w:tcPr>
            <w:tcW w:w="966" w:type="pct"/>
          </w:tcPr>
          <w:p w14:paraId="22551BAE" w14:textId="7B72C2C1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Definición de Requerimientos </w:t>
            </w:r>
          </w:p>
        </w:tc>
        <w:tc>
          <w:tcPr>
            <w:tcW w:w="548" w:type="pct"/>
          </w:tcPr>
          <w:p w14:paraId="36139D68" w14:textId="7534D83E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</w:t>
            </w:r>
            <w:r>
              <w:rPr>
                <w:lang w:val="es-ES" w:bidi="en-US"/>
              </w:rPr>
              <w:t>9</w:t>
            </w:r>
            <w:r>
              <w:rPr>
                <w:lang w:val="es-ES" w:bidi="en-US"/>
              </w:rPr>
              <w:t xml:space="preserve"> de enero del 2020</w:t>
            </w:r>
            <w:r w:rsidRPr="005309CF">
              <w:rPr>
                <w:lang w:val="es-ES" w:bidi="en-US"/>
              </w:rPr>
              <w:t xml:space="preserve">                                            </w:t>
            </w:r>
          </w:p>
        </w:tc>
        <w:tc>
          <w:tcPr>
            <w:tcW w:w="1244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C74985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22340FC2" w:rsidR="003D4CA1" w:rsidRPr="005309CF" w:rsidRDefault="00C74985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VentaSoft</w:t>
            </w:r>
            <w:proofErr w:type="spellEnd"/>
          </w:p>
        </w:tc>
        <w:tc>
          <w:tcPr>
            <w:tcW w:w="966" w:type="pct"/>
          </w:tcPr>
          <w:p w14:paraId="6724F657" w14:textId="3D13CDDC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</w:t>
            </w:r>
            <w:r>
              <w:rPr>
                <w:lang w:bidi="en-US"/>
              </w:rPr>
              <w:t xml:space="preserve"> Políticas</w:t>
            </w:r>
          </w:p>
        </w:tc>
        <w:tc>
          <w:tcPr>
            <w:tcW w:w="548" w:type="pct"/>
          </w:tcPr>
          <w:p w14:paraId="100B57ED" w14:textId="75F8B6E3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29 </w:t>
            </w:r>
            <w:r>
              <w:rPr>
                <w:lang w:val="es-ES" w:bidi="en-US"/>
              </w:rPr>
              <w:t>de enero del 2020</w:t>
            </w:r>
            <w:r w:rsidRPr="005309CF">
              <w:rPr>
                <w:lang w:val="es-ES" w:bidi="en-US"/>
              </w:rPr>
              <w:t xml:space="preserve">                                            </w:t>
            </w:r>
          </w:p>
        </w:tc>
        <w:tc>
          <w:tcPr>
            <w:tcW w:w="1244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S" w:eastAsia="es-ES"/>
        </w:rPr>
        <w:lastRenderedPageBreak/>
        <w:drawing>
          <wp:inline distT="0" distB="0" distL="0" distR="0" wp14:anchorId="45C00FEE" wp14:editId="75B137FD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S" w:eastAsia="es-ES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5"/>
      <w:bookmarkEnd w:id="176"/>
      <w:bookmarkEnd w:id="177"/>
    </w:p>
    <w:p w14:paraId="32F6F1D5" w14:textId="36A9DCA0" w:rsidR="003D4CA1" w:rsidRPr="005309CF" w:rsidRDefault="00C74985" w:rsidP="003D4CA1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VentaSoft</w:t>
      </w:r>
      <w:proofErr w:type="spellEnd"/>
    </w:p>
    <w:p w14:paraId="46A83A9E" w14:textId="712D60C2" w:rsidR="003D4CA1" w:rsidRPr="005309CF" w:rsidRDefault="00C74985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EDD88C1" w14:textId="11BC1CFC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Análisis de Proyecto</w:t>
      </w:r>
    </w:p>
    <w:p w14:paraId="53D42748" w14:textId="65FAEDAB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Grupo de Desarrollo</w:t>
      </w:r>
    </w:p>
    <w:p w14:paraId="0CF3E6D3" w14:textId="470DE808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 w:rsidRPr="00C74985">
        <w:rPr>
          <w:lang w:val="es-ES" w:bidi="en-US"/>
        </w:rPr>
        <w:t xml:space="preserve"> </w:t>
      </w:r>
      <w:r w:rsidR="00C74985">
        <w:rPr>
          <w:lang w:val="es-ES" w:bidi="en-US"/>
        </w:rPr>
        <w:t>2</w:t>
      </w:r>
      <w:r w:rsidR="00C74985">
        <w:rPr>
          <w:lang w:val="es-ES" w:bidi="en-US"/>
        </w:rPr>
        <w:t>9</w:t>
      </w:r>
      <w:r w:rsidR="00C74985">
        <w:rPr>
          <w:lang w:val="es-ES" w:bidi="en-US"/>
        </w:rPr>
        <w:t xml:space="preserve"> de enero del 2020</w:t>
      </w:r>
      <w:r w:rsidR="00C74985" w:rsidRPr="005309CF">
        <w:rPr>
          <w:lang w:val="es-ES" w:bidi="en-US"/>
        </w:rPr>
        <w:t xml:space="preserve">                                        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1B3433B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r w:rsidR="00D754E0">
              <w:t>29</w:t>
            </w:r>
            <w:r w:rsidRPr="005309CF">
              <w:t>/</w:t>
            </w:r>
            <w:r w:rsidR="00D754E0">
              <w:t>01</w:t>
            </w:r>
            <w:r w:rsidRPr="005309CF">
              <w:t>/</w:t>
            </w:r>
            <w:r w:rsidR="00D754E0">
              <w:t>2020</w:t>
            </w:r>
            <w:r w:rsidRPr="005309CF">
              <w:t xml:space="preserve">                                                Número: </w:t>
            </w:r>
            <w:r w:rsidR="00C74985">
              <w:t>1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3547C802" w:rsidR="003D4CA1" w:rsidRPr="005309CF" w:rsidRDefault="003D4CA1" w:rsidP="00391000">
            <w:pPr>
              <w:pStyle w:val="Sinespaciado"/>
            </w:pPr>
            <w:r w:rsidRPr="005309CF">
              <w:t>Nombre:</w:t>
            </w:r>
            <w:r w:rsidR="00D754E0">
              <w:t xml:space="preserve"> Cambio de interfaz</w:t>
            </w:r>
          </w:p>
        </w:tc>
        <w:tc>
          <w:tcPr>
            <w:tcW w:w="5892" w:type="dxa"/>
          </w:tcPr>
          <w:p w14:paraId="2A132044" w14:textId="3F5FC63C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r w:rsidR="00D754E0">
              <w:t>29</w:t>
            </w:r>
            <w:r w:rsidRPr="005309CF">
              <w:t>/</w:t>
            </w:r>
            <w:r w:rsidR="00D754E0">
              <w:t>01</w:t>
            </w:r>
            <w:r w:rsidRPr="005309CF">
              <w:t>/</w:t>
            </w:r>
            <w:r w:rsidR="00D754E0">
              <w:t>2020</w:t>
            </w:r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39092A50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  <w:r w:rsidR="00D754E0">
              <w:t xml:space="preserve"> Utilizar una mejor experiencia de usuario.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2228C78B" w:rsidR="003D4CA1" w:rsidRPr="005309CF" w:rsidRDefault="003D4CA1" w:rsidP="00391000">
            <w:pPr>
              <w:pStyle w:val="Sinespaciado"/>
            </w:pPr>
            <w:r w:rsidRPr="005309CF">
              <w:t xml:space="preserve">Rechazado   </w:t>
            </w:r>
            <w:proofErr w:type="gramStart"/>
            <w:r w:rsidRPr="005309CF">
              <w:t xml:space="preserve">   [</w:t>
            </w:r>
            <w:proofErr w:type="gramEnd"/>
            <w:r w:rsidRPr="005309CF">
              <w:t>]</w:t>
            </w:r>
          </w:p>
          <w:p w14:paraId="6F28CA5B" w14:textId="4DCA8B67" w:rsidR="003D4CA1" w:rsidRPr="005309CF" w:rsidRDefault="003D4CA1" w:rsidP="00391000">
            <w:pPr>
              <w:pStyle w:val="Sinespaciado"/>
            </w:pPr>
            <w:r w:rsidRPr="005309CF">
              <w:t xml:space="preserve">Aprobado     </w:t>
            </w:r>
            <w:proofErr w:type="gramStart"/>
            <w:r w:rsidRPr="005309CF">
              <w:t xml:space="preserve">   [</w:t>
            </w:r>
            <w:proofErr w:type="gramEnd"/>
            <w:r w:rsidR="00D754E0">
              <w:t>x</w:t>
            </w:r>
            <w:r w:rsidRPr="005309CF">
              <w:t>]</w:t>
            </w:r>
          </w:p>
        </w:tc>
        <w:tc>
          <w:tcPr>
            <w:tcW w:w="5892" w:type="dxa"/>
          </w:tcPr>
          <w:p w14:paraId="0AE7F228" w14:textId="3B85F3A5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  <w:r w:rsidR="00D754E0">
              <w:t xml:space="preserve"> Interfaces gráficas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05A00FC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  <w:r w:rsidR="00D754E0">
              <w:t xml:space="preserve"> </w:t>
            </w:r>
            <w:proofErr w:type="spellStart"/>
            <w:r w:rsidR="00D754E0">
              <w:t>Release</w:t>
            </w:r>
            <w:proofErr w:type="spellEnd"/>
            <w:r w:rsidR="00D754E0">
              <w:t xml:space="preserve"> 1.0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46BD28A4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  <w:r w:rsidR="00D754E0">
              <w:t xml:space="preserve"> Cambio aprobado</w:t>
            </w:r>
          </w:p>
          <w:p w14:paraId="012F308D" w14:textId="38164B6F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  <w:r w:rsidR="00D754E0">
              <w:t xml:space="preserve"> Pantallas Principales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609760C" w:rsidR="003D4CA1" w:rsidRPr="005309CF" w:rsidRDefault="003D4CA1" w:rsidP="00391000">
            <w:pPr>
              <w:pStyle w:val="Sinespaciado"/>
            </w:pPr>
            <w:r w:rsidRPr="005309CF">
              <w:t xml:space="preserve">Nombre Experimentador Solicitante                </w:t>
            </w:r>
            <w:proofErr w:type="gramStart"/>
            <w:r w:rsidRPr="005309CF">
              <w:t xml:space="preserve">  :</w:t>
            </w:r>
            <w:proofErr w:type="gramEnd"/>
            <w:r w:rsidR="00D754E0">
              <w:t xml:space="preserve"> Espinoza H.</w:t>
            </w:r>
          </w:p>
          <w:p w14:paraId="2A0AE327" w14:textId="34D5A750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  <w:r w:rsidR="00D754E0">
              <w:t xml:space="preserve"> Grupo de Desarrollo</w:t>
            </w:r>
          </w:p>
          <w:p w14:paraId="7EB9285E" w14:textId="653743B3" w:rsidR="003D4CA1" w:rsidRPr="005309CF" w:rsidRDefault="003D4CA1" w:rsidP="00391000">
            <w:pPr>
              <w:pStyle w:val="Sinespaciado"/>
            </w:pPr>
            <w:r w:rsidRPr="005309CF">
              <w:t xml:space="preserve">Nombre del Experimentador Verificador          </w:t>
            </w:r>
            <w:proofErr w:type="gramStart"/>
            <w:r w:rsidRPr="005309CF">
              <w:t xml:space="preserve">  :</w:t>
            </w:r>
            <w:proofErr w:type="gramEnd"/>
            <w:r w:rsidR="00D754E0">
              <w:t xml:space="preserve"> Dávalos  M.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los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5EE3F14" w14:textId="013AE002" w:rsidR="003D4CA1" w:rsidRPr="005309CF" w:rsidRDefault="00D754E0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479554BC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</w:t>
      </w:r>
      <w:proofErr w:type="spellStart"/>
      <w:r w:rsidR="00D754E0">
        <w:rPr>
          <w:lang w:val="es-ES" w:bidi="en-US"/>
        </w:rPr>
        <w:t>VentaSoft</w:t>
      </w:r>
      <w:proofErr w:type="spellEnd"/>
    </w:p>
    <w:p w14:paraId="426643CE" w14:textId="19048FA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Equipo de Desarrollo</w:t>
      </w:r>
    </w:p>
    <w:p w14:paraId="68440269" w14:textId="30E6D8A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</w:t>
      </w:r>
    </w:p>
    <w:p w14:paraId="141D686A" w14:textId="2108960D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 w:rsidR="00D754E0">
        <w:rPr>
          <w:lang w:val="es-ES" w:bidi="en-US"/>
        </w:rPr>
        <w:t>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54C4B6DD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F001</w:t>
            </w: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0CC4ED43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Cambio de formulario de </w:t>
            </w:r>
            <w:proofErr w:type="spellStart"/>
            <w:r>
              <w:rPr>
                <w:lang w:bidi="en-US"/>
              </w:rPr>
              <w:t>Login</w:t>
            </w:r>
            <w:proofErr w:type="spellEnd"/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0DC5AD34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mbiar datos de entrada</w:t>
            </w: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00E40E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rtida</w:t>
            </w: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202AF94B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ávalos Mauricio</w:t>
            </w: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66B3D1F5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</w:t>
            </w: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571B87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yecto de Desarrollo</w:t>
            </w: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382B0CDC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Documento formal </w:t>
            </w: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ocalización</w:t>
            </w:r>
          </w:p>
        </w:tc>
        <w:tc>
          <w:tcPr>
            <w:tcW w:w="3223" w:type="pct"/>
          </w:tcPr>
          <w:p w14:paraId="59042815" w14:textId="7DD98701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 el departamento de desarrollo</w:t>
            </w: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47399C85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.0</w:t>
            </w: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08366A1F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</w:t>
            </w: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370BA725" w14:textId="422C3B63" w:rsidR="00D754E0" w:rsidRPr="005309CF" w:rsidRDefault="00D754E0" w:rsidP="003D4CA1">
      <w:pPr>
        <w:rPr>
          <w:lang w:val="es-ES" w:bidi="en-US"/>
        </w:rPr>
      </w:pPr>
      <w:r>
        <w:rPr>
          <w:lang w:val="es-ES" w:bidi="en-US"/>
        </w:rPr>
        <w:t xml:space="preserve">Se tiene una relación de composición entre los documentos </w:t>
      </w:r>
      <w:r w:rsidR="00A4086F">
        <w:rPr>
          <w:lang w:val="es-ES" w:bidi="en-US"/>
        </w:rPr>
        <w:t>principales ya que todos forman parte del mismo proceso de desarrollo y se tienen más de dos productos ECS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267AB23" w14:textId="5ED80C7F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5E1D1622" w14:textId="4A47A43D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CE70DF1" w14:textId="52CCC466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proofErr w:type="spellStart"/>
      <w:r w:rsidR="00A4086F">
        <w:rPr>
          <w:lang w:val="es-ES" w:bidi="en-US"/>
        </w:rPr>
        <w:t>VentaSoft</w:t>
      </w:r>
      <w:proofErr w:type="spellEnd"/>
    </w:p>
    <w:p w14:paraId="670E9D22" w14:textId="2123C68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Grupo de Desarrollo</w:t>
      </w:r>
    </w:p>
    <w:p w14:paraId="36AEFF3D" w14:textId="7FEDD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r w:rsidR="00A4086F">
        <w:rPr>
          <w:lang w:val="es-ES" w:bidi="en-US"/>
        </w:rPr>
        <w:t>29 de enero del 2020</w:t>
      </w:r>
      <w:r w:rsidR="00A4086F" w:rsidRPr="005309CF">
        <w:rPr>
          <w:lang w:val="es-ES" w:bidi="en-US"/>
        </w:rPr>
        <w:t xml:space="preserve">                         </w:t>
      </w:r>
      <w:r w:rsidRPr="005309CF">
        <w:rPr>
          <w:lang w:val="es-ES" w:bidi="en-US"/>
        </w:rPr>
        <w:t xml:space="preserve">                          </w:t>
      </w:r>
    </w:p>
    <w:p w14:paraId="7282917C" w14:textId="5263CC26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 w:rsidR="00A4086F">
        <w:rPr>
          <w:lang w:val="es-ES" w:bidi="en-US"/>
        </w:rPr>
        <w:t xml:space="preserve"> 1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4EC1DC13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Clases</w:t>
            </w:r>
          </w:p>
        </w:tc>
        <w:tc>
          <w:tcPr>
            <w:tcW w:w="2472" w:type="pct"/>
          </w:tcPr>
          <w:p w14:paraId="233E38A5" w14:textId="661D6754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tidades y Relaciones</w:t>
            </w:r>
          </w:p>
        </w:tc>
        <w:tc>
          <w:tcPr>
            <w:tcW w:w="1147" w:type="pct"/>
          </w:tcPr>
          <w:p w14:paraId="250FD23B" w14:textId="34733C74" w:rsidR="003D4CA1" w:rsidRPr="005309CF" w:rsidRDefault="00A4086F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tem</w:t>
            </w:r>
            <w:proofErr w:type="spellEnd"/>
            <w:r>
              <w:rPr>
                <w:lang w:bidi="en-US"/>
              </w:rPr>
              <w:t xml:space="preserve"> de configuración</w:t>
            </w: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7" w:name="_Toc363466402"/>
      <w:bookmarkStart w:id="228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7"/>
      <w:bookmarkEnd w:id="228"/>
    </w:p>
    <w:p w14:paraId="76B3D737" w14:textId="7994DC65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7307FF0C" w14:textId="77777777" w:rsidR="00A4086F" w:rsidRPr="005309CF" w:rsidRDefault="00A4086F" w:rsidP="00A4086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7878AE11" w14:textId="25916CD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proofErr w:type="spellStart"/>
      <w:r w:rsidR="00A4086F">
        <w:rPr>
          <w:lang w:val="es-ES" w:bidi="en-US"/>
        </w:rPr>
        <w:t>VentaSoft</w:t>
      </w:r>
      <w:proofErr w:type="spellEnd"/>
    </w:p>
    <w:p w14:paraId="48BAAFCC" w14:textId="6CBF61B9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 w:rsidRPr="00A4086F">
        <w:rPr>
          <w:lang w:val="es-ES" w:bidi="en-US"/>
        </w:rPr>
        <w:t xml:space="preserve"> </w:t>
      </w:r>
      <w:r w:rsidR="00A4086F">
        <w:rPr>
          <w:lang w:val="es-ES" w:bidi="en-US"/>
        </w:rPr>
        <w:t>Grupo de Desarrollo</w:t>
      </w:r>
    </w:p>
    <w:p w14:paraId="3CF6F50F" w14:textId="5B832309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="00A4086F" w:rsidRPr="00A4086F">
        <w:rPr>
          <w:lang w:val="es-ES" w:bidi="en-US"/>
        </w:rPr>
        <w:t xml:space="preserve"> </w:t>
      </w:r>
      <w:r w:rsidR="00A4086F">
        <w:rPr>
          <w:lang w:val="es-ES" w:bidi="en-US"/>
        </w:rPr>
        <w:t>29 de enero del 2020</w:t>
      </w:r>
      <w:r w:rsidR="00A4086F" w:rsidRPr="005309CF">
        <w:rPr>
          <w:lang w:val="es-ES" w:bidi="en-US"/>
        </w:rPr>
        <w:t xml:space="preserve">                                                   </w:t>
      </w:r>
      <w:r w:rsidRPr="005309CF">
        <w:rPr>
          <w:lang w:val="es-ES" w:bidi="en-US"/>
        </w:rPr>
        <w:t xml:space="preserve">                         </w:t>
      </w:r>
    </w:p>
    <w:p w14:paraId="69241305" w14:textId="5C6AF32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:</w:t>
      </w:r>
      <w:r w:rsidR="00A4086F">
        <w:rPr>
          <w:lang w:val="es-ES" w:bidi="en-US"/>
        </w:rPr>
        <w:t xml:space="preserve"> 1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23169BA9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s de usuario</w:t>
            </w:r>
          </w:p>
        </w:tc>
        <w:tc>
          <w:tcPr>
            <w:tcW w:w="2472" w:type="pct"/>
          </w:tcPr>
          <w:p w14:paraId="4350AA3B" w14:textId="41B49740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entidad Relación</w:t>
            </w:r>
          </w:p>
        </w:tc>
        <w:tc>
          <w:tcPr>
            <w:tcW w:w="1147" w:type="pct"/>
          </w:tcPr>
          <w:p w14:paraId="089F79DF" w14:textId="2AFBA8C4" w:rsidR="003D4CA1" w:rsidRPr="00DB7883" w:rsidRDefault="00A4086F" w:rsidP="00391000">
            <w:pPr>
              <w:pStyle w:val="Sinespaciado"/>
              <w:rPr>
                <w:lang w:val="en-US" w:bidi="en-US"/>
              </w:rPr>
            </w:pPr>
            <w:proofErr w:type="spellStart"/>
            <w:r>
              <w:rPr>
                <w:lang w:bidi="en-US"/>
              </w:rPr>
              <w:t>Item</w:t>
            </w:r>
            <w:proofErr w:type="spellEnd"/>
            <w:r>
              <w:rPr>
                <w:lang w:bidi="en-US"/>
              </w:rPr>
              <w:t xml:space="preserve"> de configuración</w:t>
            </w: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29" w:name="_Toc363466403"/>
      <w:bookmarkStart w:id="230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29"/>
      <w:bookmarkEnd w:id="230"/>
    </w:p>
    <w:p w14:paraId="3723B0A1" w14:textId="77777777" w:rsidR="00DB7883" w:rsidRPr="005309CF" w:rsidRDefault="00DB7883" w:rsidP="00DB7883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6F3BE6A7" w14:textId="77777777" w:rsidR="00DB7883" w:rsidRPr="005309CF" w:rsidRDefault="00DB7883" w:rsidP="00DB7883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680C9086" w14:textId="77777777" w:rsidR="00DB7883" w:rsidRPr="005309CF" w:rsidRDefault="00DB7883" w:rsidP="00DB7883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</w:t>
      </w:r>
      <w:proofErr w:type="spellStart"/>
      <w:r>
        <w:rPr>
          <w:lang w:val="es-ES" w:bidi="en-US"/>
        </w:rPr>
        <w:t>VentaSoft</w:t>
      </w:r>
      <w:proofErr w:type="spellEnd"/>
    </w:p>
    <w:p w14:paraId="45114842" w14:textId="77777777" w:rsidR="00DB7883" w:rsidRPr="005309CF" w:rsidRDefault="00DB7883" w:rsidP="00DB7883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Grupo de Desarrollo</w:t>
      </w:r>
    </w:p>
    <w:p w14:paraId="430DF52D" w14:textId="77777777" w:rsidR="00DB7883" w:rsidRPr="005309CF" w:rsidRDefault="00DB7883" w:rsidP="00DB7883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                          </w:t>
      </w:r>
    </w:p>
    <w:p w14:paraId="106B58CB" w14:textId="5C5D3A3F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:</w:t>
      </w:r>
      <w:r w:rsidR="00DB7883">
        <w:rPr>
          <w:lang w:val="es-ES" w:bidi="en-US"/>
        </w:rPr>
        <w:t xml:space="preserve"> 1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128"/>
        <w:gridCol w:w="1425"/>
        <w:gridCol w:w="2074"/>
        <w:gridCol w:w="4713"/>
      </w:tblGrid>
      <w:tr w:rsidR="003D4CA1" w:rsidRPr="005309CF" w14:paraId="0D778B98" w14:textId="77777777" w:rsidTr="00DB7883">
        <w:tc>
          <w:tcPr>
            <w:tcW w:w="557" w:type="pct"/>
            <w:shd w:val="clear" w:color="auto" w:fill="FFFFFF" w:themeFill="background1"/>
          </w:tcPr>
          <w:p w14:paraId="013A11FB" w14:textId="64F0C75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701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1165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257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DB7883">
        <w:tc>
          <w:tcPr>
            <w:tcW w:w="557" w:type="pct"/>
            <w:vMerge w:val="restart"/>
            <w:shd w:val="clear" w:color="auto" w:fill="FFFFFF" w:themeFill="background1"/>
          </w:tcPr>
          <w:p w14:paraId="3E32F37A" w14:textId="5629664A" w:rsidR="003D4CA1" w:rsidRPr="005309CF" w:rsidRDefault="00DB7883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Entidad Relación</w:t>
            </w:r>
          </w:p>
        </w:tc>
        <w:tc>
          <w:tcPr>
            <w:tcW w:w="701" w:type="pct"/>
            <w:vMerge w:val="restart"/>
            <w:shd w:val="clear" w:color="auto" w:fill="FFFFFF" w:themeFill="background1"/>
          </w:tcPr>
          <w:p w14:paraId="43B35E12" w14:textId="71A131B5" w:rsidR="003D4CA1" w:rsidRPr="005309CF" w:rsidRDefault="00DB7883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Se verifican las entidades existentes </w:t>
            </w:r>
          </w:p>
        </w:tc>
        <w:tc>
          <w:tcPr>
            <w:tcW w:w="1165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2577" w:type="pct"/>
            <w:shd w:val="clear" w:color="auto" w:fill="FFFFFF" w:themeFill="background1"/>
          </w:tcPr>
          <w:p w14:paraId="575A6AEF" w14:textId="77777777" w:rsidR="00DB7883" w:rsidRDefault="00DB7883" w:rsidP="00391000">
            <w:pPr>
              <w:pStyle w:val="Sinespaciado"/>
              <w:rPr>
                <w:lang w:bidi="en-US"/>
              </w:rPr>
            </w:pPr>
            <w:r w:rsidRPr="00DB7883">
              <w:rPr>
                <w:lang w:bidi="en-US"/>
              </w:rPr>
              <w:t>C:\Users\mauda\OneDrive\Escritorio\</w:t>
            </w:r>
          </w:p>
          <w:p w14:paraId="74372B3F" w14:textId="71D018F5" w:rsidR="003D4CA1" w:rsidRPr="005309CF" w:rsidRDefault="00DB7883" w:rsidP="00391000">
            <w:pPr>
              <w:pStyle w:val="Sinespaciado"/>
              <w:rPr>
                <w:lang w:bidi="en-US"/>
              </w:rPr>
            </w:pPr>
            <w:proofErr w:type="spellStart"/>
            <w:r w:rsidRPr="00DB7883">
              <w:rPr>
                <w:lang w:bidi="en-US"/>
              </w:rPr>
              <w:t>ProcesosActividad</w:t>
            </w:r>
            <w:proofErr w:type="spellEnd"/>
            <w:r w:rsidRPr="00DB7883">
              <w:rPr>
                <w:lang w:bidi="en-US"/>
              </w:rPr>
              <w:t>\</w:t>
            </w:r>
            <w:proofErr w:type="spellStart"/>
            <w:r w:rsidRPr="00DB7883">
              <w:rPr>
                <w:lang w:bidi="en-US"/>
              </w:rPr>
              <w:t>VentaSoft</w:t>
            </w:r>
            <w:proofErr w:type="spellEnd"/>
          </w:p>
        </w:tc>
      </w:tr>
      <w:tr w:rsidR="003D4CA1" w:rsidRPr="005309CF" w14:paraId="5326A521" w14:textId="77777777" w:rsidTr="00DB7883">
        <w:tc>
          <w:tcPr>
            <w:tcW w:w="557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01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65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2577" w:type="pct"/>
            <w:shd w:val="clear" w:color="auto" w:fill="FFFFFF" w:themeFill="background1"/>
          </w:tcPr>
          <w:p w14:paraId="058B7C27" w14:textId="0CE8E539" w:rsidR="003D4CA1" w:rsidRPr="005309CF" w:rsidRDefault="00DB7883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partamento de software</w:t>
            </w:r>
          </w:p>
        </w:tc>
      </w:tr>
      <w:tr w:rsidR="003D4CA1" w:rsidRPr="005309CF" w14:paraId="0E808FEC" w14:textId="77777777" w:rsidTr="00DB7883">
        <w:tc>
          <w:tcPr>
            <w:tcW w:w="557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01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65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257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DB7883">
        <w:tc>
          <w:tcPr>
            <w:tcW w:w="557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01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65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257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1" w:name="_Toc320110305"/>
      <w:bookmarkStart w:id="232" w:name="_Toc347402932"/>
      <w:bookmarkStart w:id="233" w:name="_Toc353139609"/>
      <w:bookmarkStart w:id="234" w:name="_Toc353217736"/>
      <w:bookmarkStart w:id="235" w:name="_Toc353218507"/>
      <w:bookmarkStart w:id="236" w:name="_Toc353218618"/>
      <w:bookmarkStart w:id="237" w:name="_Toc353220175"/>
      <w:bookmarkStart w:id="238" w:name="_Toc353220427"/>
      <w:bookmarkStart w:id="239" w:name="_Toc353359631"/>
      <w:bookmarkStart w:id="240" w:name="_Toc357799082"/>
      <w:bookmarkStart w:id="241" w:name="_Toc357799260"/>
      <w:bookmarkStart w:id="242" w:name="_Toc357859644"/>
      <w:bookmarkStart w:id="243" w:name="_Toc363466404"/>
      <w:bookmarkStart w:id="244" w:name="_Toc363473117"/>
      <w:bookmarkStart w:id="245" w:name="_Ref367312624"/>
      <w:bookmarkStart w:id="246" w:name="_Ref381018658"/>
      <w:bookmarkStart w:id="247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</w:p>
    <w:bookmarkEnd w:id="2"/>
    <w:p w14:paraId="5C13B20E" w14:textId="1A93DDF4" w:rsidR="003D4CA1" w:rsidRPr="005309CF" w:rsidRDefault="00773358" w:rsidP="003D4CA1">
      <w:pPr>
        <w:spacing w:after="200"/>
        <w:rPr>
          <w:lang w:bidi="en-US"/>
        </w:rPr>
      </w:pPr>
      <w:r>
        <w:rPr>
          <w:lang w:bidi="en-US"/>
        </w:rPr>
        <w:t xml:space="preserve">La localización de la carpeta del proyecto es </w:t>
      </w:r>
      <w:r w:rsidRPr="00773358">
        <w:rPr>
          <w:lang w:bidi="en-US"/>
        </w:rPr>
        <w:t>C:\Users\mauda\OneDrive\Escritorio\ProcesosActividad\VentaSoft</w:t>
      </w:r>
      <w:r>
        <w:rPr>
          <w:lang w:bidi="en-US"/>
        </w:rPr>
        <w:t>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8" w:name="_Toc347402933"/>
      <w:bookmarkStart w:id="249" w:name="_Toc353139610"/>
      <w:bookmarkStart w:id="250" w:name="_Ref353206293"/>
      <w:bookmarkStart w:id="251" w:name="_Ref353206299"/>
      <w:bookmarkStart w:id="252" w:name="_Toc353217737"/>
      <w:bookmarkStart w:id="253" w:name="_Toc353218508"/>
      <w:bookmarkStart w:id="254" w:name="_Toc353218619"/>
      <w:bookmarkStart w:id="255" w:name="_Toc353220176"/>
      <w:bookmarkStart w:id="256" w:name="_Toc353220428"/>
      <w:bookmarkStart w:id="257" w:name="_Ref353224972"/>
      <w:bookmarkStart w:id="258" w:name="_Toc353359632"/>
      <w:bookmarkStart w:id="259" w:name="_Toc357799083"/>
      <w:bookmarkStart w:id="260" w:name="_Toc357799261"/>
      <w:bookmarkStart w:id="261" w:name="_Toc357859645"/>
      <w:bookmarkStart w:id="262" w:name="_Ref363331981"/>
      <w:bookmarkStart w:id="263" w:name="_Toc363466405"/>
      <w:bookmarkStart w:id="264" w:name="_Toc363473118"/>
      <w:bookmarkStart w:id="265" w:name="_Ref367311440"/>
      <w:bookmarkStart w:id="266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</w:p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67" w:name="_Toc320110310"/>
      <w:bookmarkStart w:id="268" w:name="_Toc353139615"/>
      <w:bookmarkStart w:id="269" w:name="_Toc353217742"/>
      <w:bookmarkStart w:id="270" w:name="_Toc353218513"/>
      <w:bookmarkStart w:id="271" w:name="_Toc353218624"/>
      <w:bookmarkStart w:id="272" w:name="_Toc353220181"/>
      <w:bookmarkStart w:id="273" w:name="_Toc353220433"/>
      <w:bookmarkStart w:id="274" w:name="_Toc353359637"/>
      <w:bookmarkStart w:id="275" w:name="_Toc357799266"/>
      <w:bookmarkStart w:id="276" w:name="_Toc357859650"/>
      <w:bookmarkStart w:id="277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r w:rsidR="00363F61">
        <w:rPr>
          <w:lang w:val="es-ES"/>
        </w:rPr>
        <w:t>ECS</w:t>
      </w:r>
    </w:p>
    <w:p w14:paraId="78C1AEE3" w14:textId="77777777" w:rsidR="00773358" w:rsidRPr="005309CF" w:rsidRDefault="00773358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395F4070" w14:textId="77777777" w:rsidR="00773358" w:rsidRPr="005309CF" w:rsidRDefault="00773358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637D9D6" w14:textId="77777777" w:rsidR="00773358" w:rsidRPr="005309CF" w:rsidRDefault="00773358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</w:t>
      </w:r>
      <w:proofErr w:type="spellStart"/>
      <w:r>
        <w:rPr>
          <w:lang w:val="es-ES" w:bidi="en-US"/>
        </w:rPr>
        <w:t>VentaSoft</w:t>
      </w:r>
      <w:proofErr w:type="spellEnd"/>
    </w:p>
    <w:p w14:paraId="77ACB5B7" w14:textId="77777777" w:rsidR="00773358" w:rsidRPr="005309CF" w:rsidRDefault="00773358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Grupo de Desarrollo</w:t>
      </w:r>
    </w:p>
    <w:p w14:paraId="37C4188E" w14:textId="77777777" w:rsidR="00773358" w:rsidRPr="005309CF" w:rsidRDefault="00773358" w:rsidP="00773358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                          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085"/>
        <w:gridCol w:w="4758"/>
        <w:gridCol w:w="1507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3BBDB79C" w:rsidR="003D4CA1" w:rsidRPr="00755C7E" w:rsidRDefault="00773358" w:rsidP="00773358">
            <w:pPr>
              <w:spacing w:before="0"/>
              <w:ind w:firstLine="0"/>
              <w:jc w:val="left"/>
              <w:rPr>
                <w:lang w:bidi="en-US"/>
              </w:rPr>
            </w:pPr>
            <w:r>
              <w:rPr>
                <w:lang w:bidi="en-US"/>
              </w:rPr>
              <w:t>Diagrama Entidad Relación</w:t>
            </w:r>
          </w:p>
        </w:tc>
        <w:tc>
          <w:tcPr>
            <w:tcW w:w="2604" w:type="pct"/>
          </w:tcPr>
          <w:p w14:paraId="09494827" w14:textId="62910E12" w:rsidR="003D4CA1" w:rsidRPr="00755C7E" w:rsidRDefault="00773358" w:rsidP="00773358">
            <w:pPr>
              <w:spacing w:before="0"/>
              <w:ind w:firstLine="0"/>
              <w:jc w:val="left"/>
              <w:rPr>
                <w:lang w:bidi="en-US"/>
              </w:rPr>
            </w:pPr>
            <w:r>
              <w:rPr>
                <w:lang w:bidi="en-US"/>
              </w:rPr>
              <w:t>Diagrama de base de datos</w:t>
            </w:r>
          </w:p>
        </w:tc>
        <w:tc>
          <w:tcPr>
            <w:tcW w:w="687" w:type="pct"/>
          </w:tcPr>
          <w:p w14:paraId="5B61A5A1" w14:textId="4C6C17E5" w:rsidR="003D4CA1" w:rsidRPr="00755C7E" w:rsidRDefault="00773358" w:rsidP="00773358">
            <w:pPr>
              <w:spacing w:before="0"/>
              <w:ind w:firstLine="0"/>
              <w:jc w:val="left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tem</w:t>
            </w:r>
            <w:proofErr w:type="spellEnd"/>
            <w:r>
              <w:rPr>
                <w:lang w:bidi="en-US"/>
              </w:rPr>
              <w:t xml:space="preserve"> de configuración</w:t>
            </w: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78" w:name="_Toc320110311"/>
      <w:bookmarkStart w:id="279" w:name="_Toc353139616"/>
      <w:bookmarkStart w:id="280" w:name="_Toc353217743"/>
      <w:bookmarkStart w:id="281" w:name="_Toc353218514"/>
      <w:bookmarkStart w:id="282" w:name="_Toc353218625"/>
      <w:bookmarkStart w:id="283" w:name="_Toc353220182"/>
      <w:bookmarkStart w:id="284" w:name="_Toc353220434"/>
      <w:bookmarkStart w:id="285" w:name="_Toc353359638"/>
      <w:bookmarkStart w:id="286" w:name="_Toc357799267"/>
      <w:bookmarkStart w:id="287" w:name="_Toc357859651"/>
      <w:bookmarkStart w:id="288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73AAC438" w14:textId="77777777" w:rsidR="00773358" w:rsidRPr="005309CF" w:rsidRDefault="00773358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79369B04" w14:textId="77777777" w:rsidR="00773358" w:rsidRPr="005309CF" w:rsidRDefault="00773358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EE5E044" w14:textId="77777777" w:rsidR="00773358" w:rsidRPr="005309CF" w:rsidRDefault="00773358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</w:t>
      </w:r>
      <w:proofErr w:type="spellStart"/>
      <w:r>
        <w:rPr>
          <w:lang w:val="es-ES" w:bidi="en-US"/>
        </w:rPr>
        <w:t>VentaSoft</w:t>
      </w:r>
      <w:proofErr w:type="spellEnd"/>
    </w:p>
    <w:p w14:paraId="13D95544" w14:textId="77777777" w:rsidR="00773358" w:rsidRPr="005309CF" w:rsidRDefault="00773358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Grupo de Desarrollo</w:t>
      </w:r>
    </w:p>
    <w:p w14:paraId="13A8CCE6" w14:textId="77777777" w:rsidR="00773358" w:rsidRPr="005309CF" w:rsidRDefault="00773358" w:rsidP="00773358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                          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491"/>
        <w:gridCol w:w="4035"/>
        <w:gridCol w:w="4814"/>
      </w:tblGrid>
      <w:tr w:rsidR="003D4CA1" w:rsidRPr="005309CF" w14:paraId="0EE06F1B" w14:textId="77777777" w:rsidTr="005225E9">
        <w:tc>
          <w:tcPr>
            <w:tcW w:w="263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216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577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5225E9">
        <w:tc>
          <w:tcPr>
            <w:tcW w:w="2423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577" w:type="pct"/>
          </w:tcPr>
          <w:p w14:paraId="1E1307CC" w14:textId="4BE97242" w:rsidR="003D4CA1" w:rsidRPr="005309CF" w:rsidRDefault="00773358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F001</w:t>
            </w:r>
          </w:p>
        </w:tc>
      </w:tr>
      <w:tr w:rsidR="003D4CA1" w:rsidRPr="005309CF" w14:paraId="5BA46167" w14:textId="77777777" w:rsidTr="005225E9">
        <w:tc>
          <w:tcPr>
            <w:tcW w:w="2423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577" w:type="pct"/>
          </w:tcPr>
          <w:p w14:paraId="463E35D7" w14:textId="7451D66B" w:rsidR="003D4CA1" w:rsidRPr="005309CF" w:rsidRDefault="00773358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Entidad Relación</w:t>
            </w:r>
          </w:p>
        </w:tc>
      </w:tr>
      <w:tr w:rsidR="003D4CA1" w:rsidRPr="005309CF" w14:paraId="332E6176" w14:textId="77777777" w:rsidTr="005225E9">
        <w:tc>
          <w:tcPr>
            <w:tcW w:w="2423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577" w:type="pct"/>
          </w:tcPr>
          <w:p w14:paraId="5ABA2BC7" w14:textId="20F6751A" w:rsidR="003D4CA1" w:rsidRPr="00773358" w:rsidRDefault="00773358" w:rsidP="00391000">
            <w:pPr>
              <w:pStyle w:val="Sinespaciado"/>
              <w:rPr>
                <w:lang w:val="es-EC" w:bidi="en-US"/>
              </w:rPr>
            </w:pPr>
            <w:r w:rsidRPr="00773358">
              <w:rPr>
                <w:lang w:val="es-EC" w:bidi="en-US"/>
              </w:rPr>
              <w:t>Consolidaci</w:t>
            </w:r>
            <w:r>
              <w:rPr>
                <w:lang w:val="es-EC" w:bidi="en-US"/>
              </w:rPr>
              <w:t>ón de ítems de configuración</w:t>
            </w:r>
          </w:p>
        </w:tc>
      </w:tr>
      <w:tr w:rsidR="003D4CA1" w:rsidRPr="005309CF" w14:paraId="5CA29FB0" w14:textId="77777777" w:rsidTr="005225E9">
        <w:tc>
          <w:tcPr>
            <w:tcW w:w="2423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577" w:type="pct"/>
          </w:tcPr>
          <w:p w14:paraId="48FAE7FD" w14:textId="738DAC2F" w:rsidR="003D4CA1" w:rsidRPr="005309CF" w:rsidRDefault="00773358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aster</w:t>
            </w:r>
          </w:p>
        </w:tc>
      </w:tr>
      <w:tr w:rsidR="003D4CA1" w:rsidRPr="005309CF" w14:paraId="2F35AC98" w14:textId="77777777" w:rsidTr="005225E9">
        <w:tc>
          <w:tcPr>
            <w:tcW w:w="2423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577" w:type="pct"/>
          </w:tcPr>
          <w:p w14:paraId="388A5D9A" w14:textId="4F01FA38" w:rsidR="003D4CA1" w:rsidRPr="005309CF" w:rsidRDefault="00773358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ávalos Mauricio</w:t>
            </w:r>
          </w:p>
        </w:tc>
      </w:tr>
      <w:tr w:rsidR="003D4CA1" w:rsidRPr="005309CF" w14:paraId="0C2739F4" w14:textId="77777777" w:rsidTr="005225E9">
        <w:tc>
          <w:tcPr>
            <w:tcW w:w="2423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577" w:type="pct"/>
          </w:tcPr>
          <w:p w14:paraId="4682348F" w14:textId="6171BB93" w:rsidR="003D4CA1" w:rsidRPr="005309CF" w:rsidRDefault="00773358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                          </w:t>
            </w:r>
          </w:p>
        </w:tc>
      </w:tr>
      <w:tr w:rsidR="003D4CA1" w:rsidRPr="005309CF" w14:paraId="2BFC1CDF" w14:textId="77777777" w:rsidTr="005225E9">
        <w:tc>
          <w:tcPr>
            <w:tcW w:w="2423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577" w:type="pct"/>
          </w:tcPr>
          <w:p w14:paraId="539C3DCF" w14:textId="08F7B1CA" w:rsidR="003D4CA1" w:rsidRPr="005309CF" w:rsidRDefault="00773358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tems</w:t>
            </w:r>
            <w:proofErr w:type="spellEnd"/>
            <w:r>
              <w:rPr>
                <w:lang w:bidi="en-US"/>
              </w:rPr>
              <w:t xml:space="preserve"> de configuración</w:t>
            </w:r>
          </w:p>
        </w:tc>
      </w:tr>
      <w:tr w:rsidR="003D4CA1" w:rsidRPr="005309CF" w14:paraId="457E4C2B" w14:textId="77777777" w:rsidTr="005225E9">
        <w:tc>
          <w:tcPr>
            <w:tcW w:w="2423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577" w:type="pct"/>
          </w:tcPr>
          <w:p w14:paraId="62933C54" w14:textId="6CB3B443" w:rsidR="003D4CA1" w:rsidRPr="005309CF" w:rsidRDefault="005225E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 de Word</w:t>
            </w:r>
          </w:p>
        </w:tc>
      </w:tr>
      <w:tr w:rsidR="003D4CA1" w:rsidRPr="005309CF" w14:paraId="4A239898" w14:textId="77777777" w:rsidTr="005225E9">
        <w:tc>
          <w:tcPr>
            <w:tcW w:w="2423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577" w:type="pct"/>
          </w:tcPr>
          <w:p w14:paraId="0E3ADF1C" w14:textId="77777777" w:rsidR="005225E9" w:rsidRDefault="005225E9" w:rsidP="00391000">
            <w:pPr>
              <w:pStyle w:val="Sinespaciado"/>
              <w:rPr>
                <w:lang w:bidi="en-US"/>
              </w:rPr>
            </w:pPr>
            <w:r w:rsidRPr="005225E9">
              <w:rPr>
                <w:lang w:bidi="en-US"/>
              </w:rPr>
              <w:t>C:\Users\mauda\OneDrive\Escritorio</w:t>
            </w:r>
          </w:p>
          <w:p w14:paraId="4EE1DE8D" w14:textId="618A35B2" w:rsidR="003D4CA1" w:rsidRPr="005309CF" w:rsidRDefault="005225E9" w:rsidP="00391000">
            <w:pPr>
              <w:pStyle w:val="Sinespaciado"/>
              <w:rPr>
                <w:lang w:bidi="en-US"/>
              </w:rPr>
            </w:pPr>
            <w:r w:rsidRPr="005225E9">
              <w:rPr>
                <w:lang w:bidi="en-US"/>
              </w:rPr>
              <w:t>\</w:t>
            </w:r>
            <w:proofErr w:type="spellStart"/>
            <w:r w:rsidRPr="005225E9">
              <w:rPr>
                <w:lang w:bidi="en-US"/>
              </w:rPr>
              <w:t>ProcesosActividad</w:t>
            </w:r>
            <w:proofErr w:type="spellEnd"/>
            <w:r w:rsidRPr="005225E9">
              <w:rPr>
                <w:lang w:bidi="en-US"/>
              </w:rPr>
              <w:t>\</w:t>
            </w:r>
            <w:proofErr w:type="spellStart"/>
            <w:r w:rsidRPr="005225E9">
              <w:rPr>
                <w:lang w:bidi="en-US"/>
              </w:rPr>
              <w:t>VentaSoft</w:t>
            </w:r>
            <w:proofErr w:type="spellEnd"/>
          </w:p>
        </w:tc>
      </w:tr>
      <w:tr w:rsidR="003D4CA1" w:rsidRPr="005309CF" w14:paraId="2A347A00" w14:textId="77777777" w:rsidTr="005225E9">
        <w:tc>
          <w:tcPr>
            <w:tcW w:w="2423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577" w:type="pct"/>
          </w:tcPr>
          <w:p w14:paraId="279214CB" w14:textId="136998FF" w:rsidR="003D4CA1" w:rsidRPr="005309CF" w:rsidRDefault="005225E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.0</w:t>
            </w:r>
          </w:p>
        </w:tc>
      </w:tr>
      <w:tr w:rsidR="003D4CA1" w:rsidRPr="005309CF" w14:paraId="7551F15A" w14:textId="77777777" w:rsidTr="005225E9">
        <w:tc>
          <w:tcPr>
            <w:tcW w:w="2423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577" w:type="pct"/>
          </w:tcPr>
          <w:p w14:paraId="3E5C4864" w14:textId="751FAE3C" w:rsidR="003D4CA1" w:rsidRPr="005309CF" w:rsidRDefault="005225E9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                          </w:t>
            </w: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289" w:name="_Toc320110313"/>
      <w:bookmarkStart w:id="290" w:name="_Toc353139618"/>
      <w:bookmarkStart w:id="291" w:name="_Toc353217744"/>
      <w:bookmarkStart w:id="292" w:name="_Toc353218515"/>
      <w:bookmarkStart w:id="293" w:name="_Toc353218626"/>
      <w:bookmarkStart w:id="294" w:name="_Toc353220183"/>
      <w:bookmarkStart w:id="295" w:name="_Toc353220435"/>
      <w:bookmarkStart w:id="296" w:name="_Toc353359639"/>
      <w:bookmarkStart w:id="297" w:name="_Toc357799268"/>
      <w:bookmarkStart w:id="298" w:name="_Toc357859652"/>
      <w:bookmarkStart w:id="299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r w:rsidR="009C650B">
        <w:rPr>
          <w:lang w:val="es-ES"/>
        </w:rPr>
        <w:t>CS</w:t>
      </w:r>
    </w:p>
    <w:p w14:paraId="44B58A63" w14:textId="77777777" w:rsidR="005225E9" w:rsidRPr="005309CF" w:rsidRDefault="005225E9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lastRenderedPageBreak/>
        <w:t>Dávalos Corp.</w:t>
      </w:r>
    </w:p>
    <w:p w14:paraId="038AD960" w14:textId="77777777" w:rsidR="005225E9" w:rsidRPr="005309CF" w:rsidRDefault="005225E9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00C1F073" w14:textId="77777777" w:rsidR="005225E9" w:rsidRPr="005309CF" w:rsidRDefault="005225E9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</w:t>
      </w:r>
      <w:proofErr w:type="spellStart"/>
      <w:r>
        <w:rPr>
          <w:lang w:val="es-ES" w:bidi="en-US"/>
        </w:rPr>
        <w:t>VentaSoft</w:t>
      </w:r>
      <w:proofErr w:type="spellEnd"/>
    </w:p>
    <w:p w14:paraId="2B322493" w14:textId="77777777" w:rsidR="005225E9" w:rsidRPr="005309CF" w:rsidRDefault="005225E9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Grupo de Desarrollo</w:t>
      </w:r>
    </w:p>
    <w:p w14:paraId="3DB1E91B" w14:textId="77777777" w:rsidR="005225E9" w:rsidRPr="005309CF" w:rsidRDefault="005225E9" w:rsidP="005225E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        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1900"/>
        <w:gridCol w:w="807"/>
        <w:gridCol w:w="3098"/>
      </w:tblGrid>
      <w:tr w:rsidR="003D4CA1" w:rsidRPr="005309CF" w14:paraId="1508788D" w14:textId="77777777" w:rsidTr="005225E9">
        <w:trPr>
          <w:jc w:val="center"/>
        </w:trPr>
        <w:tc>
          <w:tcPr>
            <w:tcW w:w="537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9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3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63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15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5225E9">
        <w:trPr>
          <w:jc w:val="center"/>
        </w:trPr>
        <w:tc>
          <w:tcPr>
            <w:tcW w:w="537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37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9" w:type="pct"/>
          </w:tcPr>
          <w:p w14:paraId="4E212E19" w14:textId="56667456" w:rsidR="003D4CA1" w:rsidRPr="005309CF" w:rsidRDefault="005225E9" w:rsidP="00391000">
            <w:pPr>
              <w:pStyle w:val="Sinespaciado"/>
            </w:pPr>
            <w:r>
              <w:t>Modificación de archivo</w:t>
            </w:r>
          </w:p>
        </w:tc>
        <w:tc>
          <w:tcPr>
            <w:tcW w:w="1630" w:type="pct"/>
          </w:tcPr>
          <w:p w14:paraId="69F26313" w14:textId="34DCDFDE" w:rsidR="003D4CA1" w:rsidRPr="005309CF" w:rsidRDefault="005225E9" w:rsidP="00391000">
            <w:pPr>
              <w:pStyle w:val="Sinespaciado"/>
            </w:pPr>
            <w:r>
              <w:t>Documento base</w:t>
            </w:r>
          </w:p>
        </w:tc>
        <w:tc>
          <w:tcPr>
            <w:tcW w:w="663" w:type="pct"/>
          </w:tcPr>
          <w:p w14:paraId="12CFC29F" w14:textId="0E6557F7" w:rsidR="003D4CA1" w:rsidRPr="005309CF" w:rsidRDefault="005225E9" w:rsidP="00391000">
            <w:pPr>
              <w:pStyle w:val="Sinespaciado"/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                          </w:t>
            </w:r>
          </w:p>
        </w:tc>
        <w:tc>
          <w:tcPr>
            <w:tcW w:w="815" w:type="pct"/>
          </w:tcPr>
          <w:p w14:paraId="43C34EE2" w14:textId="77777777" w:rsidR="005225E9" w:rsidRDefault="005225E9" w:rsidP="00391000">
            <w:pPr>
              <w:pStyle w:val="Sinespaciado"/>
            </w:pPr>
            <w:r w:rsidRPr="005225E9">
              <w:t>C:\Users\mauda\OneDrive</w:t>
            </w:r>
          </w:p>
          <w:p w14:paraId="7F3F1F5E" w14:textId="77777777" w:rsidR="005225E9" w:rsidRDefault="005225E9" w:rsidP="00391000">
            <w:pPr>
              <w:pStyle w:val="Sinespaciado"/>
            </w:pPr>
            <w:r w:rsidRPr="005225E9">
              <w:t>\Escritorio\</w:t>
            </w:r>
            <w:proofErr w:type="spellStart"/>
            <w:r w:rsidRPr="005225E9">
              <w:t>ProcesosActividad</w:t>
            </w:r>
            <w:proofErr w:type="spellEnd"/>
          </w:p>
          <w:p w14:paraId="476A04C2" w14:textId="36B60088" w:rsidR="003D4CA1" w:rsidRPr="005309CF" w:rsidRDefault="005225E9" w:rsidP="00391000">
            <w:pPr>
              <w:pStyle w:val="Sinespaciado"/>
            </w:pPr>
            <w:r w:rsidRPr="005225E9">
              <w:t>\</w:t>
            </w:r>
            <w:proofErr w:type="spellStart"/>
            <w:r w:rsidRPr="005225E9">
              <w:t>VentaSoft</w:t>
            </w:r>
            <w:proofErr w:type="spellEnd"/>
          </w:p>
        </w:tc>
      </w:tr>
      <w:tr w:rsidR="003D4CA1" w:rsidRPr="005309CF" w14:paraId="1304344A" w14:textId="77777777" w:rsidTr="005225E9">
        <w:trPr>
          <w:jc w:val="center"/>
        </w:trPr>
        <w:tc>
          <w:tcPr>
            <w:tcW w:w="537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37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9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3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63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15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00" w:name="_Toc363473128"/>
      <w:r w:rsidRPr="005309CF">
        <w:rPr>
          <w:lang w:val="es-ES"/>
        </w:rPr>
        <w:t>Instrumento para Cambios Formales de EEC</w:t>
      </w:r>
      <w:bookmarkEnd w:id="300"/>
    </w:p>
    <w:p w14:paraId="00C2CC8C" w14:textId="77777777" w:rsidR="005225E9" w:rsidRPr="005309CF" w:rsidRDefault="005225E9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4C2DCC95" w14:textId="77777777" w:rsidR="005225E9" w:rsidRPr="005309CF" w:rsidRDefault="005225E9" w:rsidP="00EC7109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40E530A" w14:textId="77777777" w:rsidR="005225E9" w:rsidRPr="005309CF" w:rsidRDefault="005225E9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</w:t>
      </w:r>
      <w:proofErr w:type="spellStart"/>
      <w:r>
        <w:rPr>
          <w:lang w:val="es-ES" w:bidi="en-US"/>
        </w:rPr>
        <w:t>VentaSoft</w:t>
      </w:r>
      <w:proofErr w:type="spellEnd"/>
    </w:p>
    <w:p w14:paraId="04945C96" w14:textId="77777777" w:rsidR="005225E9" w:rsidRPr="005309CF" w:rsidRDefault="005225E9" w:rsidP="00EC710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Grupo de Desarrollo</w:t>
      </w:r>
    </w:p>
    <w:p w14:paraId="4AB09193" w14:textId="77777777" w:rsidR="005225E9" w:rsidRPr="005309CF" w:rsidRDefault="005225E9" w:rsidP="005225E9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    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3717D48C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r w:rsidR="005225E9">
              <w:rPr>
                <w:b/>
              </w:rPr>
              <w:t>29</w:t>
            </w:r>
            <w:r w:rsidRPr="00755C7E">
              <w:rPr>
                <w:b/>
              </w:rPr>
              <w:t>/</w:t>
            </w:r>
            <w:r w:rsidR="005225E9">
              <w:rPr>
                <w:b/>
              </w:rPr>
              <w:t>01</w:t>
            </w:r>
            <w:r w:rsidRPr="00755C7E">
              <w:rPr>
                <w:b/>
              </w:rPr>
              <w:t>/</w:t>
            </w:r>
            <w:r w:rsidR="005225E9">
              <w:rPr>
                <w:b/>
              </w:rPr>
              <w:t>2020</w:t>
            </w:r>
            <w:r w:rsidRPr="00755C7E">
              <w:rPr>
                <w:b/>
              </w:rPr>
              <w:t xml:space="preserve">                                              Número: </w:t>
            </w:r>
            <w:r w:rsidR="005225E9">
              <w:rPr>
                <w:b/>
              </w:rPr>
              <w:t>1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48EF0E98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r w:rsidR="005225E9">
              <w:t>29</w:t>
            </w:r>
            <w:r w:rsidRPr="005309CF">
              <w:t>/</w:t>
            </w:r>
            <w:r w:rsidR="005225E9">
              <w:t>01</w:t>
            </w:r>
            <w:r w:rsidRPr="005309CF">
              <w:t>/</w:t>
            </w:r>
            <w:r w:rsidR="005225E9">
              <w:t>2020</w:t>
            </w:r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55C988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  <w:r w:rsidR="005225E9">
              <w:t xml:space="preserve"> Actualización de documento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69534173" w:rsidR="003D4CA1" w:rsidRPr="005309CF" w:rsidRDefault="003D4CA1" w:rsidP="00391000">
            <w:pPr>
              <w:pStyle w:val="Sinespaciado"/>
            </w:pPr>
            <w:r w:rsidRPr="005309CF">
              <w:t xml:space="preserve">Rechazado   </w:t>
            </w:r>
            <w:proofErr w:type="gramStart"/>
            <w:r w:rsidRPr="005309CF">
              <w:t xml:space="preserve">   [</w:t>
            </w:r>
            <w:proofErr w:type="gramEnd"/>
            <w:r w:rsidR="005225E9">
              <w:t>X</w:t>
            </w:r>
            <w:r w:rsidRPr="005309CF">
              <w:t xml:space="preserve">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 xml:space="preserve">Aprobado     </w:t>
            </w:r>
            <w:proofErr w:type="gramStart"/>
            <w:r w:rsidRPr="005309CF">
              <w:t xml:space="preserve">   [</w:t>
            </w:r>
            <w:proofErr w:type="gramEnd"/>
            <w:r w:rsidRPr="005309CF">
              <w:t xml:space="preserve">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5542CC96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  <w:r w:rsidR="005225E9">
              <w:t xml:space="preserve"> Diagrama Entidad Relación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6B8D48F4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  <w:r w:rsidR="005225E9">
              <w:t>Documento v01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2F34623C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  <w:r w:rsidR="005225E9">
              <w:t xml:space="preserve"> Documento actualizado</w:t>
            </w:r>
          </w:p>
          <w:p w14:paraId="1959D220" w14:textId="5EEFD21C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  <w:r w:rsidR="005225E9">
              <w:t xml:space="preserve"> Diagrama entidad relación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415FE30B" w14:textId="77777777" w:rsidR="005225E9" w:rsidRDefault="003D4CA1" w:rsidP="00391000">
            <w:pPr>
              <w:pStyle w:val="Sinespaciado"/>
            </w:pPr>
            <w:r w:rsidRPr="005309CF">
              <w:t xml:space="preserve">Nombre Experimentador Solicitante                </w:t>
            </w:r>
            <w:proofErr w:type="gramStart"/>
            <w:r w:rsidRPr="005309CF">
              <w:t xml:space="preserve">  :</w:t>
            </w:r>
            <w:proofErr w:type="gramEnd"/>
            <w:r w:rsidR="005225E9">
              <w:t xml:space="preserve"> </w:t>
            </w:r>
          </w:p>
          <w:p w14:paraId="205951A7" w14:textId="02E90B37" w:rsidR="003D4CA1" w:rsidRPr="005309CF" w:rsidRDefault="005225E9" w:rsidP="00391000">
            <w:pPr>
              <w:pStyle w:val="Sinespaciado"/>
            </w:pPr>
            <w:proofErr w:type="spellStart"/>
            <w:r>
              <w:t>Hernan</w:t>
            </w:r>
            <w:proofErr w:type="spellEnd"/>
            <w:r>
              <w:t xml:space="preserve"> Espinoza</w:t>
            </w:r>
          </w:p>
          <w:p w14:paraId="1D9E3921" w14:textId="16960155" w:rsidR="003D4CA1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13BDC650" w14:textId="5A8B6AB0" w:rsidR="005225E9" w:rsidRPr="005309CF" w:rsidRDefault="005225E9" w:rsidP="00391000">
            <w:pPr>
              <w:pStyle w:val="Sinespaciado"/>
            </w:pPr>
            <w:r>
              <w:t xml:space="preserve">Mauricio Dávalos, </w:t>
            </w:r>
            <w:proofErr w:type="spellStart"/>
            <w:r>
              <w:t>Darex</w:t>
            </w:r>
            <w:proofErr w:type="spellEnd"/>
            <w:r>
              <w:t xml:space="preserve"> León</w:t>
            </w:r>
          </w:p>
          <w:p w14:paraId="66FD02ED" w14:textId="77777777" w:rsidR="003D4CA1" w:rsidRDefault="003D4CA1" w:rsidP="00391000">
            <w:pPr>
              <w:pStyle w:val="Sinespaciado"/>
            </w:pPr>
            <w:r w:rsidRPr="005309CF">
              <w:t xml:space="preserve">Nombre del Experimentador Verificador          </w:t>
            </w:r>
            <w:proofErr w:type="gramStart"/>
            <w:r w:rsidRPr="005309CF">
              <w:t xml:space="preserve">  :</w:t>
            </w:r>
            <w:proofErr w:type="gramEnd"/>
          </w:p>
          <w:p w14:paraId="5A026913" w14:textId="404027E9" w:rsidR="005225E9" w:rsidRPr="005309CF" w:rsidRDefault="005225E9" w:rsidP="00391000">
            <w:pPr>
              <w:pStyle w:val="Sinespaciado"/>
            </w:pPr>
            <w:r>
              <w:t>Edison Espinoza</w:t>
            </w:r>
          </w:p>
        </w:tc>
      </w:tr>
    </w:tbl>
    <w:p w14:paraId="0FE317FD" w14:textId="0154AC2B" w:rsidR="00F21096" w:rsidRDefault="00F21096"/>
    <w:p w14:paraId="285DB0FC" w14:textId="2D5B7257" w:rsidR="00DB7883" w:rsidRDefault="00DB7883"/>
    <w:p w14:paraId="781D77D9" w14:textId="77777777" w:rsidR="005225E9" w:rsidRDefault="005225E9"/>
    <w:p w14:paraId="156FA9BA" w14:textId="77777777" w:rsidR="005225E9" w:rsidRDefault="005225E9"/>
    <w:p w14:paraId="5A9B8FB1" w14:textId="77777777" w:rsidR="005225E9" w:rsidRDefault="005225E9"/>
    <w:p w14:paraId="0283ADA5" w14:textId="77777777" w:rsidR="005225E9" w:rsidRDefault="005225E9"/>
    <w:p w14:paraId="492786BC" w14:textId="77777777" w:rsidR="005225E9" w:rsidRDefault="005225E9"/>
    <w:p w14:paraId="284F0ED4" w14:textId="77777777" w:rsidR="005225E9" w:rsidRDefault="005225E9"/>
    <w:p w14:paraId="283E3AD4" w14:textId="0C68B75C" w:rsidR="00DB7883" w:rsidRDefault="00DB7883">
      <w:pPr>
        <w:rPr>
          <w:lang w:val="es-EC"/>
        </w:rPr>
      </w:pPr>
      <w:r>
        <w:lastRenderedPageBreak/>
        <w:t xml:space="preserve">Primera </w:t>
      </w:r>
      <w:proofErr w:type="spellStart"/>
      <w:r>
        <w:t>versi</w:t>
      </w:r>
      <w:r>
        <w:rPr>
          <w:lang w:val="es-EC"/>
        </w:rPr>
        <w:t>ón</w:t>
      </w:r>
      <w:proofErr w:type="spellEnd"/>
      <w:r>
        <w:rPr>
          <w:lang w:val="es-EC"/>
        </w:rPr>
        <w:t xml:space="preserve"> </w:t>
      </w:r>
      <w:proofErr w:type="spellStart"/>
      <w:r>
        <w:rPr>
          <w:lang w:val="es-EC"/>
        </w:rPr>
        <w:t>Github</w:t>
      </w:r>
      <w:proofErr w:type="spellEnd"/>
    </w:p>
    <w:p w14:paraId="03841125" w14:textId="7C92780D" w:rsidR="00DB7883" w:rsidRDefault="00DB7883">
      <w:pPr>
        <w:rPr>
          <w:lang w:val="es-EC"/>
        </w:rPr>
      </w:pPr>
    </w:p>
    <w:p w14:paraId="1A149318" w14:textId="1394E493" w:rsidR="00DB7883" w:rsidRDefault="00DB7883">
      <w:pPr>
        <w:rPr>
          <w:lang w:val="es-EC"/>
        </w:rPr>
      </w:pPr>
      <w:r>
        <w:rPr>
          <w:noProof/>
        </w:rPr>
        <w:drawing>
          <wp:inline distT="0" distB="0" distL="0" distR="0" wp14:anchorId="5027F238" wp14:editId="3D20DDB7">
            <wp:extent cx="5943600" cy="3343275"/>
            <wp:effectExtent l="0" t="0" r="0" b="952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1A355" w14:textId="626F026D" w:rsidR="00DB7883" w:rsidRDefault="005225E9">
      <w:pPr>
        <w:rPr>
          <w:lang w:val="es-EC"/>
        </w:rPr>
      </w:pPr>
      <w:r>
        <w:rPr>
          <w:lang w:val="es-EC"/>
        </w:rPr>
        <w:t xml:space="preserve">Creación de </w:t>
      </w:r>
      <w:proofErr w:type="spellStart"/>
      <w:r>
        <w:rPr>
          <w:lang w:val="es-EC"/>
        </w:rPr>
        <w:t>issue</w:t>
      </w:r>
      <w:proofErr w:type="spellEnd"/>
    </w:p>
    <w:p w14:paraId="2F85D0C4" w14:textId="57BCF1D4" w:rsidR="00DB7883" w:rsidRDefault="00DB7883">
      <w:pPr>
        <w:rPr>
          <w:lang w:val="es-EC"/>
        </w:rPr>
      </w:pPr>
      <w:r>
        <w:rPr>
          <w:noProof/>
        </w:rPr>
        <w:drawing>
          <wp:inline distT="0" distB="0" distL="0" distR="0" wp14:anchorId="3307F8B0" wp14:editId="0ABF30E1">
            <wp:extent cx="5943600" cy="3343275"/>
            <wp:effectExtent l="0" t="0" r="0" b="952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630E1" w14:textId="4ADDD991" w:rsidR="005225E9" w:rsidRDefault="005225E9">
      <w:pPr>
        <w:rPr>
          <w:lang w:val="es-EC"/>
        </w:rPr>
      </w:pPr>
    </w:p>
    <w:p w14:paraId="3BF06180" w14:textId="0FD92C77" w:rsidR="005225E9" w:rsidRDefault="005225E9">
      <w:pPr>
        <w:rPr>
          <w:lang w:val="es-EC"/>
        </w:rPr>
      </w:pPr>
    </w:p>
    <w:p w14:paraId="198B9737" w14:textId="344B74AE" w:rsidR="005225E9" w:rsidRDefault="005225E9" w:rsidP="005225E9">
      <w:pPr>
        <w:jc w:val="center"/>
        <w:rPr>
          <w:lang w:val="es-EC"/>
        </w:rPr>
      </w:pPr>
      <w:r>
        <w:rPr>
          <w:lang w:val="es-EC"/>
        </w:rPr>
        <w:lastRenderedPageBreak/>
        <w:t>Subir modificaciones</w:t>
      </w:r>
      <w:r>
        <w:rPr>
          <w:noProof/>
          <w:lang w:val="es-EC"/>
        </w:rPr>
        <w:drawing>
          <wp:inline distT="0" distB="0" distL="0" distR="0" wp14:anchorId="4B0FDD00" wp14:editId="022D47E8">
            <wp:extent cx="5799323" cy="3482642"/>
            <wp:effectExtent l="0" t="0" r="0" b="3810"/>
            <wp:docPr id="4" name="Imagen 4" descr="MINGW64:/c/Users/mauda/OneDrive/Escritorio/ProcesosActividad/VentaSof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ECAC0B.tmp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99323" cy="3482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C80283" w14:textId="79C33FB9" w:rsidR="005225E9" w:rsidRDefault="005225E9" w:rsidP="005225E9">
      <w:pPr>
        <w:jc w:val="center"/>
        <w:rPr>
          <w:lang w:val="es-EC"/>
        </w:rPr>
      </w:pPr>
    </w:p>
    <w:p w14:paraId="52709631" w14:textId="77777777" w:rsidR="005225E9" w:rsidRPr="00DB7883" w:rsidRDefault="005225E9" w:rsidP="005225E9">
      <w:pPr>
        <w:jc w:val="center"/>
        <w:rPr>
          <w:lang w:val="es-EC"/>
        </w:rPr>
      </w:pPr>
      <w:bookmarkStart w:id="301" w:name="_GoBack"/>
      <w:bookmarkEnd w:id="301"/>
    </w:p>
    <w:sectPr w:rsidR="005225E9" w:rsidRPr="00DB78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4CA1"/>
    <w:rsid w:val="00017F78"/>
    <w:rsid w:val="00113B9E"/>
    <w:rsid w:val="0017752F"/>
    <w:rsid w:val="00274C70"/>
    <w:rsid w:val="0027791E"/>
    <w:rsid w:val="00363F61"/>
    <w:rsid w:val="00391000"/>
    <w:rsid w:val="003B3D82"/>
    <w:rsid w:val="003D4CA1"/>
    <w:rsid w:val="00462D07"/>
    <w:rsid w:val="0047493C"/>
    <w:rsid w:val="004E50B3"/>
    <w:rsid w:val="004F2D2F"/>
    <w:rsid w:val="005225E9"/>
    <w:rsid w:val="005F3D30"/>
    <w:rsid w:val="00615EEB"/>
    <w:rsid w:val="00657DD0"/>
    <w:rsid w:val="00673762"/>
    <w:rsid w:val="007161DF"/>
    <w:rsid w:val="00773358"/>
    <w:rsid w:val="007C29CE"/>
    <w:rsid w:val="007C3F50"/>
    <w:rsid w:val="009C650B"/>
    <w:rsid w:val="009D009F"/>
    <w:rsid w:val="00A4086F"/>
    <w:rsid w:val="00AD354B"/>
    <w:rsid w:val="00AE4842"/>
    <w:rsid w:val="00AF48B7"/>
    <w:rsid w:val="00B400CF"/>
    <w:rsid w:val="00BD5494"/>
    <w:rsid w:val="00C27E46"/>
    <w:rsid w:val="00C74985"/>
    <w:rsid w:val="00D754E0"/>
    <w:rsid w:val="00DB7883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Ttulo">
    <w:name w:val="Title"/>
    <w:basedOn w:val="Normal"/>
    <w:link w:val="Ttul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TtuloCar">
    <w:name w:val="Título Car"/>
    <w:basedOn w:val="Fuentedeprrafopredeter"/>
    <w:link w:val="Ttul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Ttul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18" Type="http://schemas.openxmlformats.org/officeDocument/2006/relationships/image" Target="media/image4.tmp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Edison Espinosa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Mauricio Dávalos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- Hernan Espinoza</a:t>
          </a:r>
        </a:p>
        <a:p>
          <a:pPr algn="ctr"/>
          <a:r>
            <a:rPr lang="es-ES" sz="1100"/>
            <a:t>- Darex León</a:t>
          </a:r>
        </a:p>
        <a:p>
          <a:pPr algn="ctr"/>
          <a:r>
            <a:rPr lang="es-ES" sz="1100"/>
            <a:t>- Gabriela Herrera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</dgm:pt>
    <dgm:pt modelId="{A80B60A7-EDE0-4C1A-9694-D10B6AA0D836}" type="pres">
      <dgm:prSet presAssocID="{0401A618-03DD-44FD-B0A5-6FA6EA1B21F2}" presName="rootConnector1" presStyleLbl="node1" presStyleIdx="0" presStyleCnt="0"/>
      <dgm:spPr/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</dgm:pt>
    <dgm:pt modelId="{47AF2236-5460-49E6-A816-0824283DD0FA}" type="pres">
      <dgm:prSet presAssocID="{3357D037-5B3A-4819-B2D2-66BE9C69FDC4}" presName="rootConnector" presStyleLbl="node2" presStyleIdx="0" presStyleCnt="2"/>
      <dgm:spPr/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</dgm:pt>
    <dgm:pt modelId="{E65C2184-ECF5-48EB-AD07-E49DCC25179E}" type="pres">
      <dgm:prSet presAssocID="{F6C3209B-E866-435D-8F1E-D4057C3684CF}" presName="rootConnector" presStyleLbl="node2" presStyleIdx="1" presStyleCnt="2"/>
      <dgm:spPr/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80777E1F-B898-428D-8770-1F829BB890DC}" type="presOf" srcId="{3357D037-5B3A-4819-B2D2-66BE9C69FDC4}" destId="{05B0B749-2E01-4BB4-8167-21795EB25B2A}" srcOrd="0" destOrd="0" presId="urn:microsoft.com/office/officeart/2005/8/layout/orgChart1"/>
    <dgm:cxn modelId="{CC432B20-D148-4E2A-A115-6AA10D57DBF6}" type="presOf" srcId="{442E76F5-534D-4BBB-B53E-E5DBB85EE10A}" destId="{AA8CBB8E-0EEA-41BB-B305-8DCF83F0AACB}" srcOrd="0" destOrd="0" presId="urn:microsoft.com/office/officeart/2005/8/layout/orgChart1"/>
    <dgm:cxn modelId="{0F3E1021-2BD6-47F3-8D06-7A93B23B61F7}" type="presOf" srcId="{F6C3209B-E866-435D-8F1E-D4057C3684CF}" destId="{E65C2184-ECF5-48EB-AD07-E49DCC25179E}" srcOrd="1" destOrd="0" presId="urn:microsoft.com/office/officeart/2005/8/layout/orgChart1"/>
    <dgm:cxn modelId="{C1817824-A79B-4DCF-9730-7A8D10252AA0}" type="presOf" srcId="{0401A618-03DD-44FD-B0A5-6FA6EA1B21F2}" destId="{0BEC107A-AC9C-413F-84F2-AD91075BEC24}" srcOrd="0" destOrd="0" presId="urn:microsoft.com/office/officeart/2005/8/layout/orgChart1"/>
    <dgm:cxn modelId="{36FBEC3E-C0E3-4405-8B25-29373A073D97}" type="presOf" srcId="{9AC22AC8-5107-4647-93C6-5CA53AEBBFB7}" destId="{60C81D6A-0B7F-4327-8616-56B143F56606}" srcOrd="0" destOrd="0" presId="urn:microsoft.com/office/officeart/2005/8/layout/orgChart1"/>
    <dgm:cxn modelId="{90D8515C-70FE-457C-8A1C-679ADDC51338}" type="presOf" srcId="{3357D037-5B3A-4819-B2D2-66BE9C69FDC4}" destId="{47AF2236-5460-49E6-A816-0824283DD0FA}" srcOrd="1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17B7678B-C890-47B1-BC83-7AB624CC4C1D}" type="presOf" srcId="{F6C3209B-E866-435D-8F1E-D4057C3684CF}" destId="{29ACD7CE-C6A4-4774-BDE3-FE939A3B995C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3838D4B4-93B4-4C9E-8F3A-C18AFBC0C7FB}" type="presOf" srcId="{0401A618-03DD-44FD-B0A5-6FA6EA1B21F2}" destId="{A80B60A7-EDE0-4C1A-9694-D10B6AA0D836}" srcOrd="1" destOrd="0" presId="urn:microsoft.com/office/officeart/2005/8/layout/orgChart1"/>
    <dgm:cxn modelId="{A6A7F8FD-B784-40C6-8A48-A4D0D272C1AF}" type="presOf" srcId="{46010599-3663-4226-B38C-8C25888397E4}" destId="{DE1EF760-9640-44E7-B14B-76F399A60B0F}" srcOrd="0" destOrd="0" presId="urn:microsoft.com/office/officeart/2005/8/layout/orgChart1"/>
    <dgm:cxn modelId="{D245A636-6A72-4AAC-96C3-07BDC64AFBB8}" type="presParOf" srcId="{60C81D6A-0B7F-4327-8616-56B143F56606}" destId="{338500A0-0D83-4ECA-BF0E-F1ACD8FCED06}" srcOrd="0" destOrd="0" presId="urn:microsoft.com/office/officeart/2005/8/layout/orgChart1"/>
    <dgm:cxn modelId="{FBB17CDB-DA68-4012-9C65-9D7E39E1284B}" type="presParOf" srcId="{338500A0-0D83-4ECA-BF0E-F1ACD8FCED06}" destId="{9AC2E348-6210-4216-9915-60DA5F35B6E7}" srcOrd="0" destOrd="0" presId="urn:microsoft.com/office/officeart/2005/8/layout/orgChart1"/>
    <dgm:cxn modelId="{A8911D37-DAB4-4609-B46D-5C7AFBF02295}" type="presParOf" srcId="{9AC2E348-6210-4216-9915-60DA5F35B6E7}" destId="{0BEC107A-AC9C-413F-84F2-AD91075BEC24}" srcOrd="0" destOrd="0" presId="urn:microsoft.com/office/officeart/2005/8/layout/orgChart1"/>
    <dgm:cxn modelId="{CC159A62-9144-46C3-8355-97F2FE136CCA}" type="presParOf" srcId="{9AC2E348-6210-4216-9915-60DA5F35B6E7}" destId="{A80B60A7-EDE0-4C1A-9694-D10B6AA0D836}" srcOrd="1" destOrd="0" presId="urn:microsoft.com/office/officeart/2005/8/layout/orgChart1"/>
    <dgm:cxn modelId="{9F8B8C0A-F72A-474A-9589-044170DE660A}" type="presParOf" srcId="{338500A0-0D83-4ECA-BF0E-F1ACD8FCED06}" destId="{AF0270E8-693D-4842-9011-349CD19D5A7D}" srcOrd="1" destOrd="0" presId="urn:microsoft.com/office/officeart/2005/8/layout/orgChart1"/>
    <dgm:cxn modelId="{0B927CAA-F9DD-48C1-BD48-115D6D440992}" type="presParOf" srcId="{AF0270E8-693D-4842-9011-349CD19D5A7D}" destId="{AA8CBB8E-0EEA-41BB-B305-8DCF83F0AACB}" srcOrd="0" destOrd="0" presId="urn:microsoft.com/office/officeart/2005/8/layout/orgChart1"/>
    <dgm:cxn modelId="{9EE5A646-880A-4E9C-AA0A-0603665F859D}" type="presParOf" srcId="{AF0270E8-693D-4842-9011-349CD19D5A7D}" destId="{A2716621-5277-4641-8B21-EC8F3265E442}" srcOrd="1" destOrd="0" presId="urn:microsoft.com/office/officeart/2005/8/layout/orgChart1"/>
    <dgm:cxn modelId="{E4B3D722-6564-4164-AD85-823B5E35300B}" type="presParOf" srcId="{A2716621-5277-4641-8B21-EC8F3265E442}" destId="{12C6D59F-5469-4D32-8105-6A214009CA4D}" srcOrd="0" destOrd="0" presId="urn:microsoft.com/office/officeart/2005/8/layout/orgChart1"/>
    <dgm:cxn modelId="{49ABEC7B-6EC1-4DC1-88A2-67C8D9D05249}" type="presParOf" srcId="{12C6D59F-5469-4D32-8105-6A214009CA4D}" destId="{05B0B749-2E01-4BB4-8167-21795EB25B2A}" srcOrd="0" destOrd="0" presId="urn:microsoft.com/office/officeart/2005/8/layout/orgChart1"/>
    <dgm:cxn modelId="{3ED4903D-E265-4CD1-9986-EB353FE2F704}" type="presParOf" srcId="{12C6D59F-5469-4D32-8105-6A214009CA4D}" destId="{47AF2236-5460-49E6-A816-0824283DD0FA}" srcOrd="1" destOrd="0" presId="urn:microsoft.com/office/officeart/2005/8/layout/orgChart1"/>
    <dgm:cxn modelId="{C2569A24-FE69-4880-A02C-145F095E3BFF}" type="presParOf" srcId="{A2716621-5277-4641-8B21-EC8F3265E442}" destId="{4BBF02E7-AD48-4371-80F7-49638A4BBFD9}" srcOrd="1" destOrd="0" presId="urn:microsoft.com/office/officeart/2005/8/layout/orgChart1"/>
    <dgm:cxn modelId="{5D3142AB-F9FB-4BF7-8172-B6E7BA64B8C0}" type="presParOf" srcId="{A2716621-5277-4641-8B21-EC8F3265E442}" destId="{2451EB52-63A1-454F-8626-B915E3652DFB}" srcOrd="2" destOrd="0" presId="urn:microsoft.com/office/officeart/2005/8/layout/orgChart1"/>
    <dgm:cxn modelId="{232A526C-CC23-41D6-B422-094AF8CEC051}" type="presParOf" srcId="{AF0270E8-693D-4842-9011-349CD19D5A7D}" destId="{DE1EF760-9640-44E7-B14B-76F399A60B0F}" srcOrd="2" destOrd="0" presId="urn:microsoft.com/office/officeart/2005/8/layout/orgChart1"/>
    <dgm:cxn modelId="{E82E26B2-B891-48AF-8C65-0530D695EA14}" type="presParOf" srcId="{AF0270E8-693D-4842-9011-349CD19D5A7D}" destId="{C1CCC185-51DE-4BD8-AD5B-8D8B2A6777FA}" srcOrd="3" destOrd="0" presId="urn:microsoft.com/office/officeart/2005/8/layout/orgChart1"/>
    <dgm:cxn modelId="{2BCE8587-798D-413F-B6A1-BF4DBF2CF768}" type="presParOf" srcId="{C1CCC185-51DE-4BD8-AD5B-8D8B2A6777FA}" destId="{92747D62-C048-47D7-A971-32D465455623}" srcOrd="0" destOrd="0" presId="urn:microsoft.com/office/officeart/2005/8/layout/orgChart1"/>
    <dgm:cxn modelId="{314D891C-E6DA-446D-8A62-68A0304094A3}" type="presParOf" srcId="{92747D62-C048-47D7-A971-32D465455623}" destId="{29ACD7CE-C6A4-4774-BDE3-FE939A3B995C}" srcOrd="0" destOrd="0" presId="urn:microsoft.com/office/officeart/2005/8/layout/orgChart1"/>
    <dgm:cxn modelId="{93F7BBD7-6E8D-48B2-BEFE-4ABAC0FBC002}" type="presParOf" srcId="{92747D62-C048-47D7-A971-32D465455623}" destId="{E65C2184-ECF5-48EB-AD07-E49DCC25179E}" srcOrd="1" destOrd="0" presId="urn:microsoft.com/office/officeart/2005/8/layout/orgChart1"/>
    <dgm:cxn modelId="{79201BDF-C443-4459-B430-55D5F35AF451}" type="presParOf" srcId="{C1CCC185-51DE-4BD8-AD5B-8D8B2A6777FA}" destId="{CD31933D-B0DD-4491-B13F-2C01C3178163}" srcOrd="1" destOrd="0" presId="urn:microsoft.com/office/officeart/2005/8/layout/orgChart1"/>
    <dgm:cxn modelId="{32EDA54B-4D21-4B53-8194-D41DC2916463}" type="presParOf" srcId="{C1CCC185-51DE-4BD8-AD5B-8D8B2A6777FA}" destId="{075CABA6-BF06-411B-B7D8-3A73F5F6C300}" srcOrd="2" destOrd="0" presId="urn:microsoft.com/office/officeart/2005/8/layout/orgChart1"/>
    <dgm:cxn modelId="{0EE39910-778F-4332-9349-93A0AFF88235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Ventasoft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  <dgm:t>
        <a:bodyPr/>
        <a:lstStyle/>
        <a:p>
          <a:endParaRPr lang="es-EC"/>
        </a:p>
      </dgm:t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  <dgm:t>
        <a:bodyPr/>
        <a:lstStyle/>
        <a:p>
          <a:endParaRPr lang="es-EC"/>
        </a:p>
      </dgm:t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</dgm:pt>
    <dgm:pt modelId="{4C48CB05-710F-4E55-9440-100A54C6EE09}" type="pres">
      <dgm:prSet presAssocID="{4A56F201-81A5-40D2-BCFD-FDEB1EE1DDFD}" presName="connTx" presStyleLbl="parChTrans1D2" presStyleIdx="0" presStyleCnt="1"/>
      <dgm:spPr/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</dgm:pt>
    <dgm:pt modelId="{1158D777-AB5C-47E1-A172-EA119C809E86}" type="pres">
      <dgm:prSet presAssocID="{1453B3D9-3551-42D3-9EA4-CE09A03887B3}" presName="connTx" presStyleLbl="parChTrans1D3" presStyleIdx="0" presStyleCnt="3"/>
      <dgm:spPr/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</dgm:pt>
    <dgm:pt modelId="{A943B8AF-69CA-4FB0-8B15-9EDF89AB42E4}" type="pres">
      <dgm:prSet presAssocID="{BB89522F-1260-41F0-A4BE-B73FC8B67951}" presName="connTx" presStyleLbl="parChTrans1D4" presStyleIdx="0" presStyleCnt="5"/>
      <dgm:spPr/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</dgm:pt>
    <dgm:pt modelId="{23232F91-25D7-4783-9108-C15D0CC43F14}" type="pres">
      <dgm:prSet presAssocID="{6BE46504-C6AE-4179-AC77-7AF2E407101A}" presName="connTx" presStyleLbl="parChTrans1D4" presStyleIdx="1" presStyleCnt="5"/>
      <dgm:spPr/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</dgm:pt>
    <dgm:pt modelId="{23352CF3-5594-442C-8C5E-901B614E5E2A}" type="pres">
      <dgm:prSet presAssocID="{D7C4AA9A-6F83-4205-A287-C8AF0EC43F8B}" presName="connTx" presStyleLbl="parChTrans1D4" presStyleIdx="2" presStyleCnt="5"/>
      <dgm:spPr/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</dgm:pt>
    <dgm:pt modelId="{C43B149C-5BBB-4839-A818-4A23393FF687}" type="pres">
      <dgm:prSet presAssocID="{9F618BC1-970F-4157-941C-F86AB1FAE6E3}" presName="connTx" presStyleLbl="parChTrans1D4" presStyleIdx="3" presStyleCnt="5"/>
      <dgm:spPr/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</dgm:pt>
    <dgm:pt modelId="{C016FD8C-8D9C-4A25-BB8A-F022690F1E4E}" type="pres">
      <dgm:prSet presAssocID="{CB6241AB-A903-4483-BCC0-FF9D12CD0957}" presName="connTx" presStyleLbl="parChTrans1D4" presStyleIdx="4" presStyleCnt="5"/>
      <dgm:spPr/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</dgm:pt>
    <dgm:pt modelId="{2366EC24-982C-4DD0-8F1C-E30943AF5B37}" type="pres">
      <dgm:prSet presAssocID="{632AA0DD-8353-4F11-BDFB-175B6927504F}" presName="connTx" presStyleLbl="parChTrans1D3" presStyleIdx="1" presStyleCnt="3"/>
      <dgm:spPr/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</dgm:pt>
    <dgm:pt modelId="{91695836-E275-466C-A3DD-FF71EF4A84C4}" type="pres">
      <dgm:prSet presAssocID="{F2F9455E-1036-48F6-A6A2-29EC169F2063}" presName="connTx" presStyleLbl="parChTrans1D3" presStyleIdx="2" presStyleCnt="3"/>
      <dgm:spPr/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DA173219-03D5-4086-8641-C6F448E8E4B8}" type="presOf" srcId="{632AA0DD-8353-4F11-BDFB-175B6927504F}" destId="{2366EC24-982C-4DD0-8F1C-E30943AF5B37}" srcOrd="1" destOrd="0" presId="urn:microsoft.com/office/officeart/2008/layout/HorizontalMultiLevelHierarchy"/>
    <dgm:cxn modelId="{18F7962A-66E9-4FEC-9457-332B6430D191}" type="presOf" srcId="{BB89522F-1260-41F0-A4BE-B73FC8B67951}" destId="{A943B8AF-69CA-4FB0-8B15-9EDF89AB42E4}" srcOrd="1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8BEC1C39-C66E-4FB3-9613-51B7A78052C5}" type="presOf" srcId="{D7C4AA9A-6F83-4205-A287-C8AF0EC43F8B}" destId="{23352CF3-5594-442C-8C5E-901B614E5E2A}" srcOrd="1" destOrd="0" presId="urn:microsoft.com/office/officeart/2008/layout/HorizontalMultiLevelHierarchy"/>
    <dgm:cxn modelId="{AA676439-43AE-4313-B05C-6A5925757732}" type="presOf" srcId="{3C3F4CF8-CDFA-463D-A1B3-4BFF0A6DA133}" destId="{F970B58F-9231-412E-B7B3-4A43FD741B8D}" srcOrd="0" destOrd="0" presId="urn:microsoft.com/office/officeart/2008/layout/HorizontalMultiLevelHierarchy"/>
    <dgm:cxn modelId="{9C5DB55E-99A5-4D6A-8BA8-222FCE114F6B}" type="presOf" srcId="{1453B3D9-3551-42D3-9EA4-CE09A03887B3}" destId="{80ED23AB-AD6B-40CD-9FC6-D4175B95B646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A8D92142-228D-47FE-A321-1A0495FF9F22}" type="presOf" srcId="{F2F9455E-1036-48F6-A6A2-29EC169F2063}" destId="{91695836-E275-466C-A3DD-FF71EF4A84C4}" srcOrd="1" destOrd="0" presId="urn:microsoft.com/office/officeart/2008/layout/HorizontalMultiLevelHierarchy"/>
    <dgm:cxn modelId="{74D21865-D606-41CF-9385-D8E67736BAAB}" type="presOf" srcId="{D4A53272-1466-4228-A795-DC136008FA28}" destId="{1C156C2D-AD71-455E-AD95-3CD2A86072D3}" srcOrd="0" destOrd="0" presId="urn:microsoft.com/office/officeart/2008/layout/HorizontalMultiLevelHierarchy"/>
    <dgm:cxn modelId="{0B54D34C-84AD-4B3A-B5F6-C86BB62BB3EC}" type="presOf" srcId="{4A56F201-81A5-40D2-BCFD-FDEB1EE1DDFD}" destId="{44CD7043-7D0F-418D-A8C6-4439385757DC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499F8151-C443-4087-8FE2-0AECF3D7FF5C}" type="presOf" srcId="{FAEB6A0B-EAA6-4865-B1B4-B28BD06CA8CB}" destId="{4463467E-C8CE-4503-9555-CCA701A552F2}" srcOrd="0" destOrd="0" presId="urn:microsoft.com/office/officeart/2008/layout/HorizontalMultiLevelHierarchy"/>
    <dgm:cxn modelId="{CAF06478-3DD6-4935-8568-053CC669B67E}" type="presOf" srcId="{CB6241AB-A903-4483-BCC0-FF9D12CD0957}" destId="{C016FD8C-8D9C-4A25-BB8A-F022690F1E4E}" srcOrd="1" destOrd="0" presId="urn:microsoft.com/office/officeart/2008/layout/HorizontalMultiLevelHierarchy"/>
    <dgm:cxn modelId="{88FAA07A-48B8-4172-9A21-3DD5286E9852}" type="presOf" srcId="{A3E019C8-8444-4402-AD21-21665B7C54ED}" destId="{AB780709-EAAF-4471-B8FD-C47621FCA784}" srcOrd="0" destOrd="0" presId="urn:microsoft.com/office/officeart/2008/layout/HorizontalMultiLevelHierarchy"/>
    <dgm:cxn modelId="{E35B277B-230C-4E7D-92B5-D4653FFFA4CE}" type="presOf" srcId="{F327CD6B-8147-4AB7-8C5F-CC9E3C64B821}" destId="{0910C4D5-559F-4ED9-865F-FD9E0B75D5C1}" srcOrd="0" destOrd="0" presId="urn:microsoft.com/office/officeart/2008/layout/HorizontalMultiLevelHierarchy"/>
    <dgm:cxn modelId="{2C346B82-6895-4784-B834-5ACF6EA52740}" type="presOf" srcId="{49685706-E17D-40CB-81F1-ACD3ED6ADFA1}" destId="{CC2A6989-9335-44A7-B320-4D81104BF262}" srcOrd="0" destOrd="0" presId="urn:microsoft.com/office/officeart/2008/layout/HorizontalMultiLevelHierarchy"/>
    <dgm:cxn modelId="{271CCB88-1E9F-4BBD-BA9E-962454D29538}" type="presOf" srcId="{F2F9455E-1036-48F6-A6A2-29EC169F2063}" destId="{E420061C-1FCF-4FAC-B40E-1B648BC23A7D}" srcOrd="0" destOrd="0" presId="urn:microsoft.com/office/officeart/2008/layout/HorizontalMultiLevelHierarchy"/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66AD8F97-9D55-4351-BF02-35CA02A29BB2}" type="presOf" srcId="{632AA0DD-8353-4F11-BDFB-175B6927504F}" destId="{39372AF6-71D9-43B3-8955-9D274CE7BD7A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1D00FF9F-F9BD-4371-8C5F-976C91E4F0FE}" type="presOf" srcId="{CB6241AB-A903-4483-BCC0-FF9D12CD0957}" destId="{1F02AE97-9D58-4D92-A35F-B2748E22374D}" srcOrd="0" destOrd="0" presId="urn:microsoft.com/office/officeart/2008/layout/HorizontalMultiLevelHierarchy"/>
    <dgm:cxn modelId="{9E1D7DA4-B2E0-420A-9123-719CF48D1DD7}" type="presOf" srcId="{BB89522F-1260-41F0-A4BE-B73FC8B67951}" destId="{D8CCE7A0-BC1A-4E68-8CFB-02BCB29E8655}" srcOrd="0" destOrd="0" presId="urn:microsoft.com/office/officeart/2008/layout/HorizontalMultiLevelHierarchy"/>
    <dgm:cxn modelId="{40DED1AA-C7B7-44DA-AA53-5C58982A385D}" type="presOf" srcId="{9F618BC1-970F-4157-941C-F86AB1FAE6E3}" destId="{C43B149C-5BBB-4839-A818-4A23393FF687}" srcOrd="1" destOrd="0" presId="urn:microsoft.com/office/officeart/2008/layout/HorizontalMultiLevelHierarchy"/>
    <dgm:cxn modelId="{35411AB7-91B5-4A06-B182-5E4FB8C1BEC4}" type="presOf" srcId="{00976258-CC4B-4D2F-8C38-8C772E51EDEF}" destId="{EE6EB919-4244-4735-8D7F-478E18EA0BED}" srcOrd="0" destOrd="0" presId="urn:microsoft.com/office/officeart/2008/layout/HorizontalMultiLevelHierarchy"/>
    <dgm:cxn modelId="{EAC887BC-037B-4654-BF28-887BFA165A2D}" type="presOf" srcId="{219E4B38-0D35-42D5-8703-F6DBE53A8193}" destId="{31888F87-106E-4065-8933-3BC020F76C45}" srcOrd="0" destOrd="0" presId="urn:microsoft.com/office/officeart/2008/layout/HorizontalMultiLevelHierarchy"/>
    <dgm:cxn modelId="{2B5105BD-7D30-4C00-A7D3-B41BA91AF85B}" type="presOf" srcId="{82E892EB-0DB8-4F0A-B0D0-67F960DFB669}" destId="{BA611E67-87A5-4234-AEFF-198BDEDABB7C}" srcOrd="0" destOrd="0" presId="urn:microsoft.com/office/officeart/2008/layout/HorizontalMultiLevelHierarchy"/>
    <dgm:cxn modelId="{B08533C0-B1E2-475F-B51E-0ABFD908C53C}" type="presOf" srcId="{4A56F201-81A5-40D2-BCFD-FDEB1EE1DDFD}" destId="{4C48CB05-710F-4E55-9440-100A54C6EE09}" srcOrd="1" destOrd="0" presId="urn:microsoft.com/office/officeart/2008/layout/HorizontalMultiLevelHierarchy"/>
    <dgm:cxn modelId="{090003C3-E88B-42F0-AD81-84892FF0074B}" type="presOf" srcId="{6BE46504-C6AE-4179-AC77-7AF2E407101A}" destId="{23232F91-25D7-4783-9108-C15D0CC43F14}" srcOrd="1" destOrd="0" presId="urn:microsoft.com/office/officeart/2008/layout/HorizontalMultiLevelHierarchy"/>
    <dgm:cxn modelId="{C7F8E5CA-0492-4D00-9C57-4DA7C9CD1B05}" type="presOf" srcId="{4517F813-0F9D-4A37-B7F8-C551FAC69061}" destId="{256185FB-E641-41E5-958F-2456EF0432E0}" srcOrd="0" destOrd="0" presId="urn:microsoft.com/office/officeart/2008/layout/HorizontalMultiLevelHierarchy"/>
    <dgm:cxn modelId="{4B6DD0CC-2C1D-40E3-8FD8-3A0CD21BDCEB}" type="presOf" srcId="{D7C4AA9A-6F83-4205-A287-C8AF0EC43F8B}" destId="{C7AF8690-DF8C-4532-8FEC-A71C6ABF6DB5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70112AE3-DD29-4A50-B235-E458A70D3A1C}" type="presOf" srcId="{1453B3D9-3551-42D3-9EA4-CE09A03887B3}" destId="{1158D777-AB5C-47E1-A172-EA119C809E86}" srcOrd="1" destOrd="0" presId="urn:microsoft.com/office/officeart/2008/layout/HorizontalMultiLevelHierarchy"/>
    <dgm:cxn modelId="{F5F8A3E5-1E0B-4136-9224-151AF5729384}" type="presOf" srcId="{9F618BC1-970F-4157-941C-F86AB1FAE6E3}" destId="{42CECB87-7735-4508-8273-9584CDC4ADD9}" srcOrd="0" destOrd="0" presId="urn:microsoft.com/office/officeart/2008/layout/HorizontalMultiLevelHierarchy"/>
    <dgm:cxn modelId="{CAE7ABE5-8B3D-47BA-8047-549D333013E4}" type="presOf" srcId="{6BE46504-C6AE-4179-AC77-7AF2E407101A}" destId="{225B61C5-820F-4B43-AD20-E8B2DA8D1B36}" srcOrd="0" destOrd="0" presId="urn:microsoft.com/office/officeart/2008/layout/HorizontalMultiLevelHierarchy"/>
    <dgm:cxn modelId="{57DDABFB-6DDF-45F4-A6B8-4B18A5C23E8B}" type="presOf" srcId="{B2C9F513-C4A1-4FB4-BDE7-39D8339982D5}" destId="{DB820406-B830-4E78-9B8B-AF17503BC849}" srcOrd="0" destOrd="0" presId="urn:microsoft.com/office/officeart/2008/layout/HorizontalMultiLevelHierarchy"/>
    <dgm:cxn modelId="{74E73B87-5996-44C5-A933-C6DA6CF16DDC}" type="presParOf" srcId="{31888F87-106E-4065-8933-3BC020F76C45}" destId="{CB687ADC-65B3-4AFB-A527-FFD6B95B4FCF}" srcOrd="0" destOrd="0" presId="urn:microsoft.com/office/officeart/2008/layout/HorizontalMultiLevelHierarchy"/>
    <dgm:cxn modelId="{F25F2866-F73B-4F4B-BF17-5E76EF7689D3}" type="presParOf" srcId="{CB687ADC-65B3-4AFB-A527-FFD6B95B4FCF}" destId="{CC2A6989-9335-44A7-B320-4D81104BF262}" srcOrd="0" destOrd="0" presId="urn:microsoft.com/office/officeart/2008/layout/HorizontalMultiLevelHierarchy"/>
    <dgm:cxn modelId="{EF881CED-9D51-44B9-8AB6-8F5DA4A2051A}" type="presParOf" srcId="{CB687ADC-65B3-4AFB-A527-FFD6B95B4FCF}" destId="{F04DFD31-93B7-4DB0-9FDD-FA42792117D0}" srcOrd="1" destOrd="0" presId="urn:microsoft.com/office/officeart/2008/layout/HorizontalMultiLevelHierarchy"/>
    <dgm:cxn modelId="{7D3F3A3A-E37C-4BEA-80E0-184423A394B6}" type="presParOf" srcId="{F04DFD31-93B7-4DB0-9FDD-FA42792117D0}" destId="{44CD7043-7D0F-418D-A8C6-4439385757DC}" srcOrd="0" destOrd="0" presId="urn:microsoft.com/office/officeart/2008/layout/HorizontalMultiLevelHierarchy"/>
    <dgm:cxn modelId="{294659E2-503F-46CB-8CE2-A294A19B139B}" type="presParOf" srcId="{44CD7043-7D0F-418D-A8C6-4439385757DC}" destId="{4C48CB05-710F-4E55-9440-100A54C6EE09}" srcOrd="0" destOrd="0" presId="urn:microsoft.com/office/officeart/2008/layout/HorizontalMultiLevelHierarchy"/>
    <dgm:cxn modelId="{D52436EF-229B-4DBA-8B03-C0B20EAF43BA}" type="presParOf" srcId="{F04DFD31-93B7-4DB0-9FDD-FA42792117D0}" destId="{9DACE256-5241-4D5B-AE16-DE16584870DB}" srcOrd="1" destOrd="0" presId="urn:microsoft.com/office/officeart/2008/layout/HorizontalMultiLevelHierarchy"/>
    <dgm:cxn modelId="{487C17D0-6AE5-4765-B2E5-831BE1C3D1B8}" type="presParOf" srcId="{9DACE256-5241-4D5B-AE16-DE16584870DB}" destId="{DB820406-B830-4E78-9B8B-AF17503BC849}" srcOrd="0" destOrd="0" presId="urn:microsoft.com/office/officeart/2008/layout/HorizontalMultiLevelHierarchy"/>
    <dgm:cxn modelId="{19A4B26A-5D3B-4F44-B2A1-643E4240C63A}" type="presParOf" srcId="{9DACE256-5241-4D5B-AE16-DE16584870DB}" destId="{99C2153E-1940-4B19-9ADF-A4791C492C22}" srcOrd="1" destOrd="0" presId="urn:microsoft.com/office/officeart/2008/layout/HorizontalMultiLevelHierarchy"/>
    <dgm:cxn modelId="{78748B9D-8588-423F-B83F-D6374D805B7E}" type="presParOf" srcId="{99C2153E-1940-4B19-9ADF-A4791C492C22}" destId="{80ED23AB-AD6B-40CD-9FC6-D4175B95B646}" srcOrd="0" destOrd="0" presId="urn:microsoft.com/office/officeart/2008/layout/HorizontalMultiLevelHierarchy"/>
    <dgm:cxn modelId="{9E707300-EB50-4A1A-968C-37047BE265E9}" type="presParOf" srcId="{80ED23AB-AD6B-40CD-9FC6-D4175B95B646}" destId="{1158D777-AB5C-47E1-A172-EA119C809E86}" srcOrd="0" destOrd="0" presId="urn:microsoft.com/office/officeart/2008/layout/HorizontalMultiLevelHierarchy"/>
    <dgm:cxn modelId="{563DC34D-F69F-467E-934D-DC5F6644FF29}" type="presParOf" srcId="{99C2153E-1940-4B19-9ADF-A4791C492C22}" destId="{57C12396-272C-4BA3-823A-4ED3BDF5C7AA}" srcOrd="1" destOrd="0" presId="urn:microsoft.com/office/officeart/2008/layout/HorizontalMultiLevelHierarchy"/>
    <dgm:cxn modelId="{600CD376-DF19-4F0C-B35F-177FA908191B}" type="presParOf" srcId="{57C12396-272C-4BA3-823A-4ED3BDF5C7AA}" destId="{BA611E67-87A5-4234-AEFF-198BDEDABB7C}" srcOrd="0" destOrd="0" presId="urn:microsoft.com/office/officeart/2008/layout/HorizontalMultiLevelHierarchy"/>
    <dgm:cxn modelId="{E68F3E68-D488-4252-B917-8A2C8E62E9B8}" type="presParOf" srcId="{57C12396-272C-4BA3-823A-4ED3BDF5C7AA}" destId="{E2B005D3-FDA0-49CD-B5AA-27188FB8C32A}" srcOrd="1" destOrd="0" presId="urn:microsoft.com/office/officeart/2008/layout/HorizontalMultiLevelHierarchy"/>
    <dgm:cxn modelId="{D55EE85F-1814-42AF-BFA9-86A895488CC1}" type="presParOf" srcId="{E2B005D3-FDA0-49CD-B5AA-27188FB8C32A}" destId="{D8CCE7A0-BC1A-4E68-8CFB-02BCB29E8655}" srcOrd="0" destOrd="0" presId="urn:microsoft.com/office/officeart/2008/layout/HorizontalMultiLevelHierarchy"/>
    <dgm:cxn modelId="{907932DA-BED8-4D12-9DD1-237FCE08B209}" type="presParOf" srcId="{D8CCE7A0-BC1A-4E68-8CFB-02BCB29E8655}" destId="{A943B8AF-69CA-4FB0-8B15-9EDF89AB42E4}" srcOrd="0" destOrd="0" presId="urn:microsoft.com/office/officeart/2008/layout/HorizontalMultiLevelHierarchy"/>
    <dgm:cxn modelId="{6B8787FA-9464-401F-9067-F790A32FD265}" type="presParOf" srcId="{E2B005D3-FDA0-49CD-B5AA-27188FB8C32A}" destId="{6FF44D33-439B-4064-8D1F-DA5D02758262}" srcOrd="1" destOrd="0" presId="urn:microsoft.com/office/officeart/2008/layout/HorizontalMultiLevelHierarchy"/>
    <dgm:cxn modelId="{B7E8E76E-E979-4B63-839E-0907BC022112}" type="presParOf" srcId="{6FF44D33-439B-4064-8D1F-DA5D02758262}" destId="{F970B58F-9231-412E-B7B3-4A43FD741B8D}" srcOrd="0" destOrd="0" presId="urn:microsoft.com/office/officeart/2008/layout/HorizontalMultiLevelHierarchy"/>
    <dgm:cxn modelId="{B8EFD542-DE7E-4670-9B09-43FF7D1DBBD9}" type="presParOf" srcId="{6FF44D33-439B-4064-8D1F-DA5D02758262}" destId="{6994C215-169A-44EA-AD01-C67B811FC067}" srcOrd="1" destOrd="0" presId="urn:microsoft.com/office/officeart/2008/layout/HorizontalMultiLevelHierarchy"/>
    <dgm:cxn modelId="{87CC0BBB-C3D1-44F9-8372-D24CE877ED39}" type="presParOf" srcId="{E2B005D3-FDA0-49CD-B5AA-27188FB8C32A}" destId="{225B61C5-820F-4B43-AD20-E8B2DA8D1B36}" srcOrd="2" destOrd="0" presId="urn:microsoft.com/office/officeart/2008/layout/HorizontalMultiLevelHierarchy"/>
    <dgm:cxn modelId="{DD28BCBF-8EBC-48BC-9780-879B90FA9D41}" type="presParOf" srcId="{225B61C5-820F-4B43-AD20-E8B2DA8D1B36}" destId="{23232F91-25D7-4783-9108-C15D0CC43F14}" srcOrd="0" destOrd="0" presId="urn:microsoft.com/office/officeart/2008/layout/HorizontalMultiLevelHierarchy"/>
    <dgm:cxn modelId="{C6C3E816-4C5A-45A2-A930-1FCE90922ED6}" type="presParOf" srcId="{E2B005D3-FDA0-49CD-B5AA-27188FB8C32A}" destId="{32FE8368-D891-4D6A-9001-CAC38DE19C2E}" srcOrd="3" destOrd="0" presId="urn:microsoft.com/office/officeart/2008/layout/HorizontalMultiLevelHierarchy"/>
    <dgm:cxn modelId="{015B8990-EB2F-437A-809D-8248EE809F41}" type="presParOf" srcId="{32FE8368-D891-4D6A-9001-CAC38DE19C2E}" destId="{1C156C2D-AD71-455E-AD95-3CD2A86072D3}" srcOrd="0" destOrd="0" presId="urn:microsoft.com/office/officeart/2008/layout/HorizontalMultiLevelHierarchy"/>
    <dgm:cxn modelId="{EE3E5FFF-94B8-4F9F-AF59-56DA795A2958}" type="presParOf" srcId="{32FE8368-D891-4D6A-9001-CAC38DE19C2E}" destId="{6E7558C4-4096-4775-B1A3-8CD7B0606552}" srcOrd="1" destOrd="0" presId="urn:microsoft.com/office/officeart/2008/layout/HorizontalMultiLevelHierarchy"/>
    <dgm:cxn modelId="{F90B92AC-FB1D-4070-ADBD-9199E7ACA6EE}" type="presParOf" srcId="{E2B005D3-FDA0-49CD-B5AA-27188FB8C32A}" destId="{C7AF8690-DF8C-4532-8FEC-A71C6ABF6DB5}" srcOrd="4" destOrd="0" presId="urn:microsoft.com/office/officeart/2008/layout/HorizontalMultiLevelHierarchy"/>
    <dgm:cxn modelId="{751705B5-C9C0-4687-9BDC-C762293280BD}" type="presParOf" srcId="{C7AF8690-DF8C-4532-8FEC-A71C6ABF6DB5}" destId="{23352CF3-5594-442C-8C5E-901B614E5E2A}" srcOrd="0" destOrd="0" presId="urn:microsoft.com/office/officeart/2008/layout/HorizontalMultiLevelHierarchy"/>
    <dgm:cxn modelId="{58E6C5E6-5765-4031-8C37-4060D2ADF687}" type="presParOf" srcId="{E2B005D3-FDA0-49CD-B5AA-27188FB8C32A}" destId="{A710DFF6-3B61-4314-B702-0AB1283254C1}" srcOrd="5" destOrd="0" presId="urn:microsoft.com/office/officeart/2008/layout/HorizontalMultiLevelHierarchy"/>
    <dgm:cxn modelId="{E7A596E0-E370-4B86-AF96-FA90E9EFE06F}" type="presParOf" srcId="{A710DFF6-3B61-4314-B702-0AB1283254C1}" destId="{256185FB-E641-41E5-958F-2456EF0432E0}" srcOrd="0" destOrd="0" presId="urn:microsoft.com/office/officeart/2008/layout/HorizontalMultiLevelHierarchy"/>
    <dgm:cxn modelId="{6E8B9518-E28D-44C6-96B0-F3E77366E514}" type="presParOf" srcId="{A710DFF6-3B61-4314-B702-0AB1283254C1}" destId="{1F03B94B-A06D-4F39-A40B-7CF44AC5D08C}" srcOrd="1" destOrd="0" presId="urn:microsoft.com/office/officeart/2008/layout/HorizontalMultiLevelHierarchy"/>
    <dgm:cxn modelId="{2E402289-2FAB-48CF-941B-22DB11882B7C}" type="presParOf" srcId="{E2B005D3-FDA0-49CD-B5AA-27188FB8C32A}" destId="{42CECB87-7735-4508-8273-9584CDC4ADD9}" srcOrd="6" destOrd="0" presId="urn:microsoft.com/office/officeart/2008/layout/HorizontalMultiLevelHierarchy"/>
    <dgm:cxn modelId="{A67D0DFB-168C-407C-9804-8DB7A883D912}" type="presParOf" srcId="{42CECB87-7735-4508-8273-9584CDC4ADD9}" destId="{C43B149C-5BBB-4839-A818-4A23393FF687}" srcOrd="0" destOrd="0" presId="urn:microsoft.com/office/officeart/2008/layout/HorizontalMultiLevelHierarchy"/>
    <dgm:cxn modelId="{BEB99487-08FC-4B84-B5E1-DADF9F6F58BD}" type="presParOf" srcId="{E2B005D3-FDA0-49CD-B5AA-27188FB8C32A}" destId="{06DB977A-7765-4984-B83E-E6687677AE49}" srcOrd="7" destOrd="0" presId="urn:microsoft.com/office/officeart/2008/layout/HorizontalMultiLevelHierarchy"/>
    <dgm:cxn modelId="{2AF0DB1D-2437-430B-8A2B-F9E6D53F1096}" type="presParOf" srcId="{06DB977A-7765-4984-B83E-E6687677AE49}" destId="{EE6EB919-4244-4735-8D7F-478E18EA0BED}" srcOrd="0" destOrd="0" presId="urn:microsoft.com/office/officeart/2008/layout/HorizontalMultiLevelHierarchy"/>
    <dgm:cxn modelId="{D05C8717-FF87-498B-8119-8F7938D6A189}" type="presParOf" srcId="{06DB977A-7765-4984-B83E-E6687677AE49}" destId="{A455CBDD-873E-47DC-B4D6-351B4DE7A1DB}" srcOrd="1" destOrd="0" presId="urn:microsoft.com/office/officeart/2008/layout/HorizontalMultiLevelHierarchy"/>
    <dgm:cxn modelId="{04BD9B51-E195-46FE-BA8F-936644F43957}" type="presParOf" srcId="{E2B005D3-FDA0-49CD-B5AA-27188FB8C32A}" destId="{1F02AE97-9D58-4D92-A35F-B2748E22374D}" srcOrd="8" destOrd="0" presId="urn:microsoft.com/office/officeart/2008/layout/HorizontalMultiLevelHierarchy"/>
    <dgm:cxn modelId="{EE58D1CD-F3EC-4770-A728-343AE3D088C8}" type="presParOf" srcId="{1F02AE97-9D58-4D92-A35F-B2748E22374D}" destId="{C016FD8C-8D9C-4A25-BB8A-F022690F1E4E}" srcOrd="0" destOrd="0" presId="urn:microsoft.com/office/officeart/2008/layout/HorizontalMultiLevelHierarchy"/>
    <dgm:cxn modelId="{6A613E1F-723D-467C-B37D-1814DC7DA315}" type="presParOf" srcId="{E2B005D3-FDA0-49CD-B5AA-27188FB8C32A}" destId="{A4E8D6C0-FC7F-4344-BCDD-D6F2A4E19FB0}" srcOrd="9" destOrd="0" presId="urn:microsoft.com/office/officeart/2008/layout/HorizontalMultiLevelHierarchy"/>
    <dgm:cxn modelId="{36FFAA9C-FDDD-49E9-8EC2-DCD3F9688E96}" type="presParOf" srcId="{A4E8D6C0-FC7F-4344-BCDD-D6F2A4E19FB0}" destId="{0910C4D5-559F-4ED9-865F-FD9E0B75D5C1}" srcOrd="0" destOrd="0" presId="urn:microsoft.com/office/officeart/2008/layout/HorizontalMultiLevelHierarchy"/>
    <dgm:cxn modelId="{32291C90-5D24-4581-9A58-24306DCAE685}" type="presParOf" srcId="{A4E8D6C0-FC7F-4344-BCDD-D6F2A4E19FB0}" destId="{ADAC0A50-5863-4B14-A569-6CFC55EE8047}" srcOrd="1" destOrd="0" presId="urn:microsoft.com/office/officeart/2008/layout/HorizontalMultiLevelHierarchy"/>
    <dgm:cxn modelId="{C7080C98-4AD5-4AD3-874A-BB255628CF2D}" type="presParOf" srcId="{99C2153E-1940-4B19-9ADF-A4791C492C22}" destId="{39372AF6-71D9-43B3-8955-9D274CE7BD7A}" srcOrd="2" destOrd="0" presId="urn:microsoft.com/office/officeart/2008/layout/HorizontalMultiLevelHierarchy"/>
    <dgm:cxn modelId="{53419CEC-0809-4D2F-A4FD-5B19418FE3B5}" type="presParOf" srcId="{39372AF6-71D9-43B3-8955-9D274CE7BD7A}" destId="{2366EC24-982C-4DD0-8F1C-E30943AF5B37}" srcOrd="0" destOrd="0" presId="urn:microsoft.com/office/officeart/2008/layout/HorizontalMultiLevelHierarchy"/>
    <dgm:cxn modelId="{BEA89904-75F7-4FC1-863D-2EA59A303877}" type="presParOf" srcId="{99C2153E-1940-4B19-9ADF-A4791C492C22}" destId="{9F0DC225-D07F-48BA-80CD-8D6CD0EF4FEB}" srcOrd="3" destOrd="0" presId="urn:microsoft.com/office/officeart/2008/layout/HorizontalMultiLevelHierarchy"/>
    <dgm:cxn modelId="{18D5DFFE-5D58-451E-B039-EEDD675430BC}" type="presParOf" srcId="{9F0DC225-D07F-48BA-80CD-8D6CD0EF4FEB}" destId="{4463467E-C8CE-4503-9555-CCA701A552F2}" srcOrd="0" destOrd="0" presId="urn:microsoft.com/office/officeart/2008/layout/HorizontalMultiLevelHierarchy"/>
    <dgm:cxn modelId="{590D0BA8-C5BA-46B6-BC50-521EF7303DC7}" type="presParOf" srcId="{9F0DC225-D07F-48BA-80CD-8D6CD0EF4FEB}" destId="{797A98C7-53F4-4F52-B594-7552A8F20786}" srcOrd="1" destOrd="0" presId="urn:microsoft.com/office/officeart/2008/layout/HorizontalMultiLevelHierarchy"/>
    <dgm:cxn modelId="{90F97644-977F-4024-BDB8-FD17A891D172}" type="presParOf" srcId="{99C2153E-1940-4B19-9ADF-A4791C492C22}" destId="{E420061C-1FCF-4FAC-B40E-1B648BC23A7D}" srcOrd="4" destOrd="0" presId="urn:microsoft.com/office/officeart/2008/layout/HorizontalMultiLevelHierarchy"/>
    <dgm:cxn modelId="{EC9B6FF0-E01B-47AE-B34F-E2D7C01F01E7}" type="presParOf" srcId="{E420061C-1FCF-4FAC-B40E-1B648BC23A7D}" destId="{91695836-E275-466C-A3DD-FF71EF4A84C4}" srcOrd="0" destOrd="0" presId="urn:microsoft.com/office/officeart/2008/layout/HorizontalMultiLevelHierarchy"/>
    <dgm:cxn modelId="{20D10D49-B363-4342-9F2D-1B2CEC537C4E}" type="presParOf" srcId="{99C2153E-1940-4B19-9ADF-A4791C492C22}" destId="{4811B43E-AF7D-4B4A-8942-0C9FB93B9D2C}" srcOrd="5" destOrd="0" presId="urn:microsoft.com/office/officeart/2008/layout/HorizontalMultiLevelHierarchy"/>
    <dgm:cxn modelId="{9F552B30-CD23-49B1-94A1-5FD5F00AA322}" type="presParOf" srcId="{4811B43E-AF7D-4B4A-8942-0C9FB93B9D2C}" destId="{AB780709-EAAF-4471-B8FD-C47621FCA784}" srcOrd="0" destOrd="0" presId="urn:microsoft.com/office/officeart/2008/layout/HorizontalMultiLevelHierarchy"/>
    <dgm:cxn modelId="{56A6FE66-07D4-496A-AF81-21745829E7B2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Edison Espinosa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Mauricio Dávalos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Hernan Espinoza</a:t>
          </a:r>
        </a:p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Darex León</a:t>
          </a:r>
        </a:p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Gabriela Herrera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marL="0" lvl="0" indent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Ventasoft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13</Pages>
  <Words>2153</Words>
  <Characters>11845</Characters>
  <Application>Microsoft Office Word</Application>
  <DocSecurity>0</DocSecurity>
  <Lines>98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Mauricio Davalos</cp:lastModifiedBy>
  <cp:revision>6</cp:revision>
  <dcterms:created xsi:type="dcterms:W3CDTF">2020-01-29T10:57:00Z</dcterms:created>
  <dcterms:modified xsi:type="dcterms:W3CDTF">2020-01-29T11:20:00Z</dcterms:modified>
</cp:coreProperties>
</file>